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bookmarkStart w:id="1" w:name="_Toc528365535"/>
      <w:r w:rsidRPr="00E73EEA">
        <w:rPr>
          <w:rFonts w:hint="eastAsia"/>
        </w:rPr>
        <w:t>標題</w:t>
      </w:r>
      <w:bookmarkEnd w:id="0"/>
      <w:bookmarkEnd w:id="1"/>
    </w:p>
    <w:p w14:paraId="17A36CBB" w14:textId="38313DBE" w:rsidR="00AC304C" w:rsidRPr="00E73EEA" w:rsidRDefault="008177CF" w:rsidP="006A0D57">
      <w:pPr>
        <w:pStyle w:val="Title"/>
      </w:pPr>
      <w:bookmarkStart w:id="2" w:name="_Toc528365536"/>
      <w:r>
        <w:rPr>
          <w:rFonts w:hint="eastAsia"/>
        </w:rPr>
        <w:lastRenderedPageBreak/>
        <w:t>目錄</w:t>
      </w:r>
      <w:bookmarkEnd w:id="2"/>
    </w:p>
    <w:bookmarkStart w:id="3" w:name="_Toc357024740"/>
    <w:bookmarkStart w:id="4" w:name="_Toc528338388"/>
    <w:p w14:paraId="61717A45" w14:textId="63DF1562" w:rsidR="000502CE"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28365535" w:history="1">
        <w:r w:rsidR="000502CE" w:rsidRPr="004171B0">
          <w:rPr>
            <w:rStyle w:val="Hyperlink"/>
            <w:rFonts w:hint="eastAsia"/>
            <w:noProof/>
          </w:rPr>
          <w:t>標題</w:t>
        </w:r>
        <w:r w:rsidR="000502CE">
          <w:rPr>
            <w:noProof/>
            <w:webHidden/>
          </w:rPr>
          <w:tab/>
        </w:r>
        <w:r w:rsidR="000502CE">
          <w:rPr>
            <w:noProof/>
            <w:webHidden/>
          </w:rPr>
          <w:fldChar w:fldCharType="begin"/>
        </w:r>
        <w:r w:rsidR="000502CE">
          <w:rPr>
            <w:noProof/>
            <w:webHidden/>
          </w:rPr>
          <w:instrText xml:space="preserve"> PAGEREF _Toc528365535 \h </w:instrText>
        </w:r>
        <w:r w:rsidR="000502CE">
          <w:rPr>
            <w:noProof/>
            <w:webHidden/>
          </w:rPr>
        </w:r>
        <w:r w:rsidR="000502CE">
          <w:rPr>
            <w:noProof/>
            <w:webHidden/>
          </w:rPr>
          <w:fldChar w:fldCharType="separate"/>
        </w:r>
        <w:r w:rsidR="000502CE">
          <w:rPr>
            <w:noProof/>
            <w:webHidden/>
          </w:rPr>
          <w:t>0</w:t>
        </w:r>
        <w:r w:rsidR="000502CE">
          <w:rPr>
            <w:noProof/>
            <w:webHidden/>
          </w:rPr>
          <w:fldChar w:fldCharType="end"/>
        </w:r>
      </w:hyperlink>
    </w:p>
    <w:p w14:paraId="596C99FB" w14:textId="31645898" w:rsidR="000502CE" w:rsidRDefault="000502CE">
      <w:pPr>
        <w:pStyle w:val="TOC1"/>
        <w:tabs>
          <w:tab w:val="right" w:leader="dot" w:pos="8290"/>
        </w:tabs>
        <w:rPr>
          <w:rFonts w:eastAsiaTheme="minorEastAsia" w:cstheme="minorBidi"/>
          <w:b w:val="0"/>
          <w:bCs w:val="0"/>
          <w:caps w:val="0"/>
          <w:noProof/>
          <w:kern w:val="0"/>
          <w:sz w:val="22"/>
          <w:szCs w:val="22"/>
        </w:rPr>
      </w:pPr>
      <w:hyperlink w:anchor="_Toc528365536" w:history="1">
        <w:r w:rsidRPr="004171B0">
          <w:rPr>
            <w:rStyle w:val="Hyperlink"/>
            <w:rFonts w:hint="eastAsia"/>
            <w:noProof/>
          </w:rPr>
          <w:t>目錄</w:t>
        </w:r>
        <w:r>
          <w:rPr>
            <w:noProof/>
            <w:webHidden/>
          </w:rPr>
          <w:tab/>
        </w:r>
        <w:r>
          <w:rPr>
            <w:noProof/>
            <w:webHidden/>
          </w:rPr>
          <w:fldChar w:fldCharType="begin"/>
        </w:r>
        <w:r>
          <w:rPr>
            <w:noProof/>
            <w:webHidden/>
          </w:rPr>
          <w:instrText xml:space="preserve"> PAGEREF _Toc528365536 \h </w:instrText>
        </w:r>
        <w:r>
          <w:rPr>
            <w:noProof/>
            <w:webHidden/>
          </w:rPr>
        </w:r>
        <w:r>
          <w:rPr>
            <w:noProof/>
            <w:webHidden/>
          </w:rPr>
          <w:fldChar w:fldCharType="separate"/>
        </w:r>
        <w:r>
          <w:rPr>
            <w:noProof/>
            <w:webHidden/>
          </w:rPr>
          <w:t>1</w:t>
        </w:r>
        <w:r>
          <w:rPr>
            <w:noProof/>
            <w:webHidden/>
          </w:rPr>
          <w:fldChar w:fldCharType="end"/>
        </w:r>
      </w:hyperlink>
    </w:p>
    <w:p w14:paraId="365C281F" w14:textId="1BCF84B4" w:rsidR="000502CE" w:rsidRDefault="000502CE">
      <w:pPr>
        <w:pStyle w:val="TOC1"/>
        <w:tabs>
          <w:tab w:val="right" w:leader="dot" w:pos="8290"/>
        </w:tabs>
        <w:rPr>
          <w:rFonts w:eastAsiaTheme="minorEastAsia" w:cstheme="minorBidi"/>
          <w:b w:val="0"/>
          <w:bCs w:val="0"/>
          <w:caps w:val="0"/>
          <w:noProof/>
          <w:kern w:val="0"/>
          <w:sz w:val="22"/>
          <w:szCs w:val="22"/>
        </w:rPr>
      </w:pPr>
      <w:hyperlink w:anchor="_Toc528365537" w:history="1">
        <w:r w:rsidRPr="004171B0">
          <w:rPr>
            <w:rStyle w:val="Hyperlink"/>
            <w:rFonts w:ascii="標楷體" w:hAnsi="標楷體" w:cs="微軟正黑體" w:hint="eastAsia"/>
            <w:noProof/>
          </w:rPr>
          <w:t>致謝</w:t>
        </w:r>
        <w:r>
          <w:rPr>
            <w:noProof/>
            <w:webHidden/>
          </w:rPr>
          <w:tab/>
        </w:r>
        <w:r>
          <w:rPr>
            <w:noProof/>
            <w:webHidden/>
          </w:rPr>
          <w:fldChar w:fldCharType="begin"/>
        </w:r>
        <w:r>
          <w:rPr>
            <w:noProof/>
            <w:webHidden/>
          </w:rPr>
          <w:instrText xml:space="preserve"> PAGEREF _Toc528365537 \h </w:instrText>
        </w:r>
        <w:r>
          <w:rPr>
            <w:noProof/>
            <w:webHidden/>
          </w:rPr>
        </w:r>
        <w:r>
          <w:rPr>
            <w:noProof/>
            <w:webHidden/>
          </w:rPr>
          <w:fldChar w:fldCharType="separate"/>
        </w:r>
        <w:r>
          <w:rPr>
            <w:noProof/>
            <w:webHidden/>
          </w:rPr>
          <w:t>3</w:t>
        </w:r>
        <w:r>
          <w:rPr>
            <w:noProof/>
            <w:webHidden/>
          </w:rPr>
          <w:fldChar w:fldCharType="end"/>
        </w:r>
      </w:hyperlink>
    </w:p>
    <w:p w14:paraId="087C035C" w14:textId="498EB746" w:rsidR="000502CE" w:rsidRDefault="000502CE">
      <w:pPr>
        <w:pStyle w:val="TOC1"/>
        <w:tabs>
          <w:tab w:val="right" w:leader="dot" w:pos="8290"/>
        </w:tabs>
        <w:rPr>
          <w:rFonts w:eastAsiaTheme="minorEastAsia" w:cstheme="minorBidi"/>
          <w:b w:val="0"/>
          <w:bCs w:val="0"/>
          <w:caps w:val="0"/>
          <w:noProof/>
          <w:kern w:val="0"/>
          <w:sz w:val="22"/>
          <w:szCs w:val="22"/>
        </w:rPr>
      </w:pPr>
      <w:hyperlink w:anchor="_Toc528365538" w:history="1">
        <w:r w:rsidRPr="004171B0">
          <w:rPr>
            <w:rStyle w:val="Hyperlink"/>
            <w:rFonts w:hint="eastAsia"/>
            <w:noProof/>
          </w:rPr>
          <w:t>中文摘要</w:t>
        </w:r>
        <w:r>
          <w:rPr>
            <w:noProof/>
            <w:webHidden/>
          </w:rPr>
          <w:tab/>
        </w:r>
        <w:r>
          <w:rPr>
            <w:noProof/>
            <w:webHidden/>
          </w:rPr>
          <w:fldChar w:fldCharType="begin"/>
        </w:r>
        <w:r>
          <w:rPr>
            <w:noProof/>
            <w:webHidden/>
          </w:rPr>
          <w:instrText xml:space="preserve"> PAGEREF _Toc528365538 \h </w:instrText>
        </w:r>
        <w:r>
          <w:rPr>
            <w:noProof/>
            <w:webHidden/>
          </w:rPr>
        </w:r>
        <w:r>
          <w:rPr>
            <w:noProof/>
            <w:webHidden/>
          </w:rPr>
          <w:fldChar w:fldCharType="separate"/>
        </w:r>
        <w:r>
          <w:rPr>
            <w:noProof/>
            <w:webHidden/>
          </w:rPr>
          <w:t>4</w:t>
        </w:r>
        <w:r>
          <w:rPr>
            <w:noProof/>
            <w:webHidden/>
          </w:rPr>
          <w:fldChar w:fldCharType="end"/>
        </w:r>
      </w:hyperlink>
    </w:p>
    <w:p w14:paraId="18998896" w14:textId="18BB07F5" w:rsidR="000502CE" w:rsidRDefault="000502CE">
      <w:pPr>
        <w:pStyle w:val="TOC1"/>
        <w:tabs>
          <w:tab w:val="right" w:leader="dot" w:pos="8290"/>
        </w:tabs>
        <w:rPr>
          <w:rFonts w:eastAsiaTheme="minorEastAsia" w:cstheme="minorBidi"/>
          <w:b w:val="0"/>
          <w:bCs w:val="0"/>
          <w:caps w:val="0"/>
          <w:noProof/>
          <w:kern w:val="0"/>
          <w:sz w:val="22"/>
          <w:szCs w:val="22"/>
        </w:rPr>
      </w:pPr>
      <w:hyperlink w:anchor="_Toc528365539" w:history="1">
        <w:r w:rsidRPr="004171B0">
          <w:rPr>
            <w:rStyle w:val="Hyperlink"/>
            <w:noProof/>
          </w:rPr>
          <w:t>ABSTRACT</w:t>
        </w:r>
        <w:r>
          <w:rPr>
            <w:noProof/>
            <w:webHidden/>
          </w:rPr>
          <w:tab/>
        </w:r>
        <w:r>
          <w:rPr>
            <w:noProof/>
            <w:webHidden/>
          </w:rPr>
          <w:fldChar w:fldCharType="begin"/>
        </w:r>
        <w:r>
          <w:rPr>
            <w:noProof/>
            <w:webHidden/>
          </w:rPr>
          <w:instrText xml:space="preserve"> PAGEREF _Toc528365539 \h </w:instrText>
        </w:r>
        <w:r>
          <w:rPr>
            <w:noProof/>
            <w:webHidden/>
          </w:rPr>
        </w:r>
        <w:r>
          <w:rPr>
            <w:noProof/>
            <w:webHidden/>
          </w:rPr>
          <w:fldChar w:fldCharType="separate"/>
        </w:r>
        <w:r>
          <w:rPr>
            <w:noProof/>
            <w:webHidden/>
          </w:rPr>
          <w:t>5</w:t>
        </w:r>
        <w:r>
          <w:rPr>
            <w:noProof/>
            <w:webHidden/>
          </w:rPr>
          <w:fldChar w:fldCharType="end"/>
        </w:r>
      </w:hyperlink>
    </w:p>
    <w:p w14:paraId="5519A3C1" w14:textId="5A6FB33E" w:rsidR="000502CE" w:rsidRDefault="000502CE">
      <w:pPr>
        <w:pStyle w:val="TOC1"/>
        <w:tabs>
          <w:tab w:val="right" w:leader="dot" w:pos="8290"/>
        </w:tabs>
        <w:rPr>
          <w:rFonts w:eastAsiaTheme="minorEastAsia" w:cstheme="minorBidi"/>
          <w:b w:val="0"/>
          <w:bCs w:val="0"/>
          <w:caps w:val="0"/>
          <w:noProof/>
          <w:kern w:val="0"/>
          <w:sz w:val="22"/>
          <w:szCs w:val="22"/>
        </w:rPr>
      </w:pPr>
      <w:hyperlink w:anchor="_Toc528365540" w:history="1">
        <w:r w:rsidRPr="004171B0">
          <w:rPr>
            <w:rStyle w:val="Hyperlink"/>
            <w:rFonts w:hint="eastAsia"/>
            <w:noProof/>
          </w:rPr>
          <w:t>圖目錄</w:t>
        </w:r>
        <w:r>
          <w:rPr>
            <w:noProof/>
            <w:webHidden/>
          </w:rPr>
          <w:tab/>
        </w:r>
        <w:r>
          <w:rPr>
            <w:noProof/>
            <w:webHidden/>
          </w:rPr>
          <w:fldChar w:fldCharType="begin"/>
        </w:r>
        <w:r>
          <w:rPr>
            <w:noProof/>
            <w:webHidden/>
          </w:rPr>
          <w:instrText xml:space="preserve"> PAGEREF _Toc528365540 \h </w:instrText>
        </w:r>
        <w:r>
          <w:rPr>
            <w:noProof/>
            <w:webHidden/>
          </w:rPr>
        </w:r>
        <w:r>
          <w:rPr>
            <w:noProof/>
            <w:webHidden/>
          </w:rPr>
          <w:fldChar w:fldCharType="separate"/>
        </w:r>
        <w:r>
          <w:rPr>
            <w:noProof/>
            <w:webHidden/>
          </w:rPr>
          <w:t>6</w:t>
        </w:r>
        <w:r>
          <w:rPr>
            <w:noProof/>
            <w:webHidden/>
          </w:rPr>
          <w:fldChar w:fldCharType="end"/>
        </w:r>
      </w:hyperlink>
    </w:p>
    <w:p w14:paraId="53AC04F8" w14:textId="318FF93A" w:rsidR="000502CE" w:rsidRDefault="000502CE">
      <w:pPr>
        <w:pStyle w:val="TOC1"/>
        <w:tabs>
          <w:tab w:val="right" w:leader="dot" w:pos="8290"/>
        </w:tabs>
        <w:rPr>
          <w:rFonts w:eastAsiaTheme="minorEastAsia" w:cstheme="minorBidi"/>
          <w:b w:val="0"/>
          <w:bCs w:val="0"/>
          <w:caps w:val="0"/>
          <w:noProof/>
          <w:kern w:val="0"/>
          <w:sz w:val="22"/>
          <w:szCs w:val="22"/>
        </w:rPr>
      </w:pPr>
      <w:hyperlink w:anchor="_Toc528365541" w:history="1">
        <w:r w:rsidRPr="004171B0">
          <w:rPr>
            <w:rStyle w:val="Hyperlink"/>
            <w:noProof/>
          </w:rPr>
          <w:t>LIST OF TABLES</w:t>
        </w:r>
        <w:r>
          <w:rPr>
            <w:noProof/>
            <w:webHidden/>
          </w:rPr>
          <w:tab/>
        </w:r>
        <w:r>
          <w:rPr>
            <w:noProof/>
            <w:webHidden/>
          </w:rPr>
          <w:fldChar w:fldCharType="begin"/>
        </w:r>
        <w:r>
          <w:rPr>
            <w:noProof/>
            <w:webHidden/>
          </w:rPr>
          <w:instrText xml:space="preserve"> PAGEREF _Toc528365541 \h </w:instrText>
        </w:r>
        <w:r>
          <w:rPr>
            <w:noProof/>
            <w:webHidden/>
          </w:rPr>
        </w:r>
        <w:r>
          <w:rPr>
            <w:noProof/>
            <w:webHidden/>
          </w:rPr>
          <w:fldChar w:fldCharType="separate"/>
        </w:r>
        <w:r>
          <w:rPr>
            <w:noProof/>
            <w:webHidden/>
          </w:rPr>
          <w:t>8</w:t>
        </w:r>
        <w:r>
          <w:rPr>
            <w:noProof/>
            <w:webHidden/>
          </w:rPr>
          <w:fldChar w:fldCharType="end"/>
        </w:r>
      </w:hyperlink>
    </w:p>
    <w:p w14:paraId="0947807A" w14:textId="30948935" w:rsidR="000502CE" w:rsidRDefault="000502CE">
      <w:pPr>
        <w:pStyle w:val="TOC1"/>
        <w:tabs>
          <w:tab w:val="right" w:leader="dot" w:pos="8290"/>
        </w:tabs>
        <w:rPr>
          <w:rFonts w:eastAsiaTheme="minorEastAsia" w:cstheme="minorBidi"/>
          <w:b w:val="0"/>
          <w:bCs w:val="0"/>
          <w:caps w:val="0"/>
          <w:noProof/>
          <w:kern w:val="0"/>
          <w:sz w:val="22"/>
          <w:szCs w:val="22"/>
        </w:rPr>
      </w:pPr>
      <w:hyperlink w:anchor="_Toc528365542" w:history="1">
        <w:r w:rsidRPr="004171B0">
          <w:rPr>
            <w:rStyle w:val="Hyperlink"/>
            <w:rFonts w:hint="eastAsia"/>
            <w:noProof/>
          </w:rPr>
          <w:t>第一章</w:t>
        </w:r>
        <w:r w:rsidRPr="004171B0">
          <w:rPr>
            <w:rStyle w:val="Hyperlink"/>
            <w:rFonts w:hint="eastAsia"/>
            <w:noProof/>
            <w:highlight w:val="lightGray"/>
          </w:rPr>
          <w:t xml:space="preserve"> </w:t>
        </w:r>
        <w:r w:rsidRPr="004171B0">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365542 \h </w:instrText>
        </w:r>
        <w:r>
          <w:rPr>
            <w:noProof/>
            <w:webHidden/>
          </w:rPr>
        </w:r>
        <w:r>
          <w:rPr>
            <w:noProof/>
            <w:webHidden/>
          </w:rPr>
          <w:fldChar w:fldCharType="separate"/>
        </w:r>
        <w:r>
          <w:rPr>
            <w:noProof/>
            <w:webHidden/>
          </w:rPr>
          <w:t>9</w:t>
        </w:r>
        <w:r>
          <w:rPr>
            <w:noProof/>
            <w:webHidden/>
          </w:rPr>
          <w:fldChar w:fldCharType="end"/>
        </w:r>
      </w:hyperlink>
    </w:p>
    <w:p w14:paraId="17188EC1" w14:textId="0CB55CFA" w:rsidR="000502CE" w:rsidRDefault="000502CE">
      <w:pPr>
        <w:pStyle w:val="TOC2"/>
        <w:tabs>
          <w:tab w:val="right" w:leader="dot" w:pos="8290"/>
        </w:tabs>
        <w:rPr>
          <w:rFonts w:eastAsiaTheme="minorEastAsia" w:cstheme="minorBidi"/>
          <w:smallCaps w:val="0"/>
          <w:noProof/>
          <w:kern w:val="0"/>
          <w:sz w:val="22"/>
          <w:szCs w:val="22"/>
        </w:rPr>
      </w:pPr>
      <w:hyperlink w:anchor="_Toc528365543" w:history="1">
        <w:r w:rsidRPr="004171B0">
          <w:rPr>
            <w:rStyle w:val="Hyperlink"/>
            <w:noProof/>
          </w:rPr>
          <w:t>1.1</w:t>
        </w:r>
        <w:r w:rsidRPr="004171B0">
          <w:rPr>
            <w:rStyle w:val="Hyperlink"/>
            <w:rFonts w:hint="eastAsia"/>
            <w:noProof/>
          </w:rPr>
          <w:t xml:space="preserve"> </w:t>
        </w:r>
        <w:r w:rsidRPr="004171B0">
          <w:rPr>
            <w:rStyle w:val="Hyperlink"/>
            <w:rFonts w:hint="eastAsia"/>
            <w:noProof/>
          </w:rPr>
          <w:t>研究動機與目的</w:t>
        </w:r>
        <w:r>
          <w:rPr>
            <w:noProof/>
            <w:webHidden/>
          </w:rPr>
          <w:tab/>
        </w:r>
        <w:r>
          <w:rPr>
            <w:noProof/>
            <w:webHidden/>
          </w:rPr>
          <w:fldChar w:fldCharType="begin"/>
        </w:r>
        <w:r>
          <w:rPr>
            <w:noProof/>
            <w:webHidden/>
          </w:rPr>
          <w:instrText xml:space="preserve"> PAGEREF _Toc528365543 \h </w:instrText>
        </w:r>
        <w:r>
          <w:rPr>
            <w:noProof/>
            <w:webHidden/>
          </w:rPr>
        </w:r>
        <w:r>
          <w:rPr>
            <w:noProof/>
            <w:webHidden/>
          </w:rPr>
          <w:fldChar w:fldCharType="separate"/>
        </w:r>
        <w:r>
          <w:rPr>
            <w:noProof/>
            <w:webHidden/>
          </w:rPr>
          <w:t>9</w:t>
        </w:r>
        <w:r>
          <w:rPr>
            <w:noProof/>
            <w:webHidden/>
          </w:rPr>
          <w:fldChar w:fldCharType="end"/>
        </w:r>
      </w:hyperlink>
    </w:p>
    <w:p w14:paraId="24295210" w14:textId="6D4636DD" w:rsidR="000502CE" w:rsidRDefault="000502CE">
      <w:pPr>
        <w:pStyle w:val="TOC2"/>
        <w:tabs>
          <w:tab w:val="right" w:leader="dot" w:pos="8290"/>
        </w:tabs>
        <w:rPr>
          <w:rFonts w:eastAsiaTheme="minorEastAsia" w:cstheme="minorBidi"/>
          <w:smallCaps w:val="0"/>
          <w:noProof/>
          <w:kern w:val="0"/>
          <w:sz w:val="22"/>
          <w:szCs w:val="22"/>
        </w:rPr>
      </w:pPr>
      <w:hyperlink w:anchor="_Toc528365544" w:history="1">
        <w:r w:rsidRPr="004171B0">
          <w:rPr>
            <w:rStyle w:val="Hyperlink"/>
            <w:noProof/>
          </w:rPr>
          <w:t>1.2</w:t>
        </w:r>
        <w:r w:rsidRPr="004171B0">
          <w:rPr>
            <w:rStyle w:val="Hyperlink"/>
            <w:rFonts w:hint="eastAsia"/>
            <w:noProof/>
          </w:rPr>
          <w:t xml:space="preserve"> </w:t>
        </w:r>
        <w:r w:rsidRPr="004171B0">
          <w:rPr>
            <w:rStyle w:val="Hyperlink"/>
            <w:rFonts w:hint="eastAsia"/>
            <w:noProof/>
          </w:rPr>
          <w:t>論文架構</w:t>
        </w:r>
        <w:r>
          <w:rPr>
            <w:noProof/>
            <w:webHidden/>
          </w:rPr>
          <w:tab/>
        </w:r>
        <w:r>
          <w:rPr>
            <w:noProof/>
            <w:webHidden/>
          </w:rPr>
          <w:fldChar w:fldCharType="begin"/>
        </w:r>
        <w:r>
          <w:rPr>
            <w:noProof/>
            <w:webHidden/>
          </w:rPr>
          <w:instrText xml:space="preserve"> PAGEREF _Toc528365544 \h </w:instrText>
        </w:r>
        <w:r>
          <w:rPr>
            <w:noProof/>
            <w:webHidden/>
          </w:rPr>
        </w:r>
        <w:r>
          <w:rPr>
            <w:noProof/>
            <w:webHidden/>
          </w:rPr>
          <w:fldChar w:fldCharType="separate"/>
        </w:r>
        <w:r>
          <w:rPr>
            <w:noProof/>
            <w:webHidden/>
          </w:rPr>
          <w:t>9</w:t>
        </w:r>
        <w:r>
          <w:rPr>
            <w:noProof/>
            <w:webHidden/>
          </w:rPr>
          <w:fldChar w:fldCharType="end"/>
        </w:r>
      </w:hyperlink>
    </w:p>
    <w:p w14:paraId="603E0262" w14:textId="0A32AB60" w:rsidR="000502CE" w:rsidRDefault="000502CE">
      <w:pPr>
        <w:pStyle w:val="TOC1"/>
        <w:tabs>
          <w:tab w:val="right" w:leader="dot" w:pos="8290"/>
        </w:tabs>
        <w:rPr>
          <w:rFonts w:eastAsiaTheme="minorEastAsia" w:cstheme="minorBidi"/>
          <w:b w:val="0"/>
          <w:bCs w:val="0"/>
          <w:caps w:val="0"/>
          <w:noProof/>
          <w:kern w:val="0"/>
          <w:sz w:val="22"/>
          <w:szCs w:val="22"/>
        </w:rPr>
      </w:pPr>
      <w:hyperlink w:anchor="_Toc528365545" w:history="1">
        <w:r w:rsidRPr="004171B0">
          <w:rPr>
            <w:rStyle w:val="Hyperlink"/>
            <w:rFonts w:hint="eastAsia"/>
            <w:noProof/>
          </w:rPr>
          <w:t>第二章</w:t>
        </w:r>
        <w:r w:rsidRPr="004171B0">
          <w:rPr>
            <w:rStyle w:val="Hyperlink"/>
            <w:rFonts w:hint="eastAsia"/>
            <w:noProof/>
          </w:rPr>
          <w:t xml:space="preserve"> </w:t>
        </w:r>
        <w:r w:rsidRPr="004171B0">
          <w:rPr>
            <w:rStyle w:val="Hyperlink"/>
            <w:rFonts w:hint="eastAsia"/>
            <w:noProof/>
          </w:rPr>
          <w:t>研究背景</w:t>
        </w:r>
        <w:r>
          <w:rPr>
            <w:noProof/>
            <w:webHidden/>
          </w:rPr>
          <w:tab/>
        </w:r>
        <w:r>
          <w:rPr>
            <w:noProof/>
            <w:webHidden/>
          </w:rPr>
          <w:fldChar w:fldCharType="begin"/>
        </w:r>
        <w:r>
          <w:rPr>
            <w:noProof/>
            <w:webHidden/>
          </w:rPr>
          <w:instrText xml:space="preserve"> PAGEREF _Toc528365545 \h </w:instrText>
        </w:r>
        <w:r>
          <w:rPr>
            <w:noProof/>
            <w:webHidden/>
          </w:rPr>
        </w:r>
        <w:r>
          <w:rPr>
            <w:noProof/>
            <w:webHidden/>
          </w:rPr>
          <w:fldChar w:fldCharType="separate"/>
        </w:r>
        <w:r>
          <w:rPr>
            <w:noProof/>
            <w:webHidden/>
          </w:rPr>
          <w:t>10</w:t>
        </w:r>
        <w:r>
          <w:rPr>
            <w:noProof/>
            <w:webHidden/>
          </w:rPr>
          <w:fldChar w:fldCharType="end"/>
        </w:r>
      </w:hyperlink>
    </w:p>
    <w:p w14:paraId="45EE49E2" w14:textId="1C140751" w:rsidR="000502CE" w:rsidRDefault="000502CE">
      <w:pPr>
        <w:pStyle w:val="TOC2"/>
        <w:tabs>
          <w:tab w:val="right" w:leader="dot" w:pos="8290"/>
        </w:tabs>
        <w:rPr>
          <w:rFonts w:eastAsiaTheme="minorEastAsia" w:cstheme="minorBidi"/>
          <w:smallCaps w:val="0"/>
          <w:noProof/>
          <w:kern w:val="0"/>
          <w:sz w:val="22"/>
          <w:szCs w:val="22"/>
        </w:rPr>
      </w:pPr>
      <w:hyperlink w:anchor="_Toc528365546" w:history="1">
        <w:r w:rsidRPr="004171B0">
          <w:rPr>
            <w:rStyle w:val="Hyperlink"/>
            <w:noProof/>
          </w:rPr>
          <w:t>2.1</w:t>
        </w:r>
        <w:r w:rsidRPr="004171B0">
          <w:rPr>
            <w:rStyle w:val="Hyperlink"/>
            <w:rFonts w:hint="eastAsia"/>
            <w:noProof/>
          </w:rPr>
          <w:t xml:space="preserve"> </w:t>
        </w:r>
        <w:r w:rsidRPr="004171B0">
          <w:rPr>
            <w:rStyle w:val="Hyperlink"/>
            <w:rFonts w:hint="eastAsia"/>
            <w:noProof/>
          </w:rPr>
          <w:t>肌電訊號</w:t>
        </w:r>
        <w:r>
          <w:rPr>
            <w:noProof/>
            <w:webHidden/>
          </w:rPr>
          <w:tab/>
        </w:r>
        <w:r>
          <w:rPr>
            <w:noProof/>
            <w:webHidden/>
          </w:rPr>
          <w:fldChar w:fldCharType="begin"/>
        </w:r>
        <w:r>
          <w:rPr>
            <w:noProof/>
            <w:webHidden/>
          </w:rPr>
          <w:instrText xml:space="preserve"> PAGEREF _Toc528365546 \h </w:instrText>
        </w:r>
        <w:r>
          <w:rPr>
            <w:noProof/>
            <w:webHidden/>
          </w:rPr>
        </w:r>
        <w:r>
          <w:rPr>
            <w:noProof/>
            <w:webHidden/>
          </w:rPr>
          <w:fldChar w:fldCharType="separate"/>
        </w:r>
        <w:r>
          <w:rPr>
            <w:noProof/>
            <w:webHidden/>
          </w:rPr>
          <w:t>10</w:t>
        </w:r>
        <w:r>
          <w:rPr>
            <w:noProof/>
            <w:webHidden/>
          </w:rPr>
          <w:fldChar w:fldCharType="end"/>
        </w:r>
      </w:hyperlink>
    </w:p>
    <w:p w14:paraId="61954C99" w14:textId="5A164578" w:rsidR="000502CE" w:rsidRDefault="000502CE">
      <w:pPr>
        <w:pStyle w:val="TOC3"/>
        <w:tabs>
          <w:tab w:val="right" w:leader="dot" w:pos="8290"/>
        </w:tabs>
        <w:rPr>
          <w:rFonts w:eastAsiaTheme="minorEastAsia" w:cstheme="minorBidi"/>
          <w:i w:val="0"/>
          <w:iCs w:val="0"/>
          <w:noProof/>
          <w:kern w:val="0"/>
          <w:sz w:val="22"/>
          <w:szCs w:val="22"/>
        </w:rPr>
      </w:pPr>
      <w:hyperlink w:anchor="_Toc528365547" w:history="1">
        <w:r w:rsidRPr="004171B0">
          <w:rPr>
            <w:rStyle w:val="Hyperlink"/>
            <w:noProof/>
          </w:rPr>
          <w:t>2.1.1</w:t>
        </w:r>
        <w:r w:rsidRPr="004171B0">
          <w:rPr>
            <w:rStyle w:val="Hyperlink"/>
            <w:rFonts w:hint="eastAsia"/>
            <w:noProof/>
          </w:rPr>
          <w:t xml:space="preserve"> </w:t>
        </w:r>
        <w:r w:rsidRPr="004171B0">
          <w:rPr>
            <w:rStyle w:val="Hyperlink"/>
            <w:rFonts w:hint="eastAsia"/>
            <w:noProof/>
          </w:rPr>
          <w:t>肌電訊號量測</w:t>
        </w:r>
        <w:r>
          <w:rPr>
            <w:noProof/>
            <w:webHidden/>
          </w:rPr>
          <w:tab/>
        </w:r>
        <w:r>
          <w:rPr>
            <w:noProof/>
            <w:webHidden/>
          </w:rPr>
          <w:fldChar w:fldCharType="begin"/>
        </w:r>
        <w:r>
          <w:rPr>
            <w:noProof/>
            <w:webHidden/>
          </w:rPr>
          <w:instrText xml:space="preserve"> PAGEREF _Toc528365547 \h </w:instrText>
        </w:r>
        <w:r>
          <w:rPr>
            <w:noProof/>
            <w:webHidden/>
          </w:rPr>
        </w:r>
        <w:r>
          <w:rPr>
            <w:noProof/>
            <w:webHidden/>
          </w:rPr>
          <w:fldChar w:fldCharType="separate"/>
        </w:r>
        <w:r>
          <w:rPr>
            <w:noProof/>
            <w:webHidden/>
          </w:rPr>
          <w:t>11</w:t>
        </w:r>
        <w:r>
          <w:rPr>
            <w:noProof/>
            <w:webHidden/>
          </w:rPr>
          <w:fldChar w:fldCharType="end"/>
        </w:r>
      </w:hyperlink>
    </w:p>
    <w:p w14:paraId="37A88032" w14:textId="0B178E3A" w:rsidR="000502CE" w:rsidRDefault="000502CE">
      <w:pPr>
        <w:pStyle w:val="TOC3"/>
        <w:tabs>
          <w:tab w:val="right" w:leader="dot" w:pos="8290"/>
        </w:tabs>
        <w:rPr>
          <w:rFonts w:eastAsiaTheme="minorEastAsia" w:cstheme="minorBidi"/>
          <w:i w:val="0"/>
          <w:iCs w:val="0"/>
          <w:noProof/>
          <w:kern w:val="0"/>
          <w:sz w:val="22"/>
          <w:szCs w:val="22"/>
        </w:rPr>
      </w:pPr>
      <w:hyperlink w:anchor="_Toc528365548" w:history="1">
        <w:r w:rsidRPr="004171B0">
          <w:rPr>
            <w:rStyle w:val="Hyperlink"/>
            <w:noProof/>
          </w:rPr>
          <w:t>2.1.2</w:t>
        </w:r>
        <w:r w:rsidRPr="004171B0">
          <w:rPr>
            <w:rStyle w:val="Hyperlink"/>
            <w:rFonts w:hint="eastAsia"/>
            <w:noProof/>
          </w:rPr>
          <w:t xml:space="preserve"> </w:t>
        </w:r>
        <w:r w:rsidRPr="004171B0">
          <w:rPr>
            <w:rStyle w:val="Hyperlink"/>
            <w:rFonts w:hint="eastAsia"/>
            <w:noProof/>
          </w:rPr>
          <w:t>表面式肌電訊號量測</w:t>
        </w:r>
        <w:r>
          <w:rPr>
            <w:noProof/>
            <w:webHidden/>
          </w:rPr>
          <w:tab/>
        </w:r>
        <w:r>
          <w:rPr>
            <w:noProof/>
            <w:webHidden/>
          </w:rPr>
          <w:fldChar w:fldCharType="begin"/>
        </w:r>
        <w:r>
          <w:rPr>
            <w:noProof/>
            <w:webHidden/>
          </w:rPr>
          <w:instrText xml:space="preserve"> PAGEREF _Toc528365548 \h </w:instrText>
        </w:r>
        <w:r>
          <w:rPr>
            <w:noProof/>
            <w:webHidden/>
          </w:rPr>
        </w:r>
        <w:r>
          <w:rPr>
            <w:noProof/>
            <w:webHidden/>
          </w:rPr>
          <w:fldChar w:fldCharType="separate"/>
        </w:r>
        <w:r>
          <w:rPr>
            <w:noProof/>
            <w:webHidden/>
          </w:rPr>
          <w:t>12</w:t>
        </w:r>
        <w:r>
          <w:rPr>
            <w:noProof/>
            <w:webHidden/>
          </w:rPr>
          <w:fldChar w:fldCharType="end"/>
        </w:r>
      </w:hyperlink>
    </w:p>
    <w:p w14:paraId="564AC63E" w14:textId="7D49887A" w:rsidR="000502CE" w:rsidRDefault="000502CE">
      <w:pPr>
        <w:pStyle w:val="TOC2"/>
        <w:tabs>
          <w:tab w:val="right" w:leader="dot" w:pos="8290"/>
        </w:tabs>
        <w:rPr>
          <w:rFonts w:eastAsiaTheme="minorEastAsia" w:cstheme="minorBidi"/>
          <w:smallCaps w:val="0"/>
          <w:noProof/>
          <w:kern w:val="0"/>
          <w:sz w:val="22"/>
          <w:szCs w:val="22"/>
        </w:rPr>
      </w:pPr>
      <w:hyperlink w:anchor="_Toc528365549" w:history="1">
        <w:r w:rsidRPr="004171B0">
          <w:rPr>
            <w:rStyle w:val="Hyperlink"/>
            <w:noProof/>
          </w:rPr>
          <w:t>2.2 sEMG</w:t>
        </w:r>
        <w:r w:rsidRPr="004171B0">
          <w:rPr>
            <w:rStyle w:val="Hyperlink"/>
            <w:rFonts w:hint="eastAsia"/>
            <w:noProof/>
          </w:rPr>
          <w:t>應用於肢體角度估測</w:t>
        </w:r>
        <w:r>
          <w:rPr>
            <w:noProof/>
            <w:webHidden/>
          </w:rPr>
          <w:tab/>
        </w:r>
        <w:r>
          <w:rPr>
            <w:noProof/>
            <w:webHidden/>
          </w:rPr>
          <w:fldChar w:fldCharType="begin"/>
        </w:r>
        <w:r>
          <w:rPr>
            <w:noProof/>
            <w:webHidden/>
          </w:rPr>
          <w:instrText xml:space="preserve"> PAGEREF _Toc528365549 \h </w:instrText>
        </w:r>
        <w:r>
          <w:rPr>
            <w:noProof/>
            <w:webHidden/>
          </w:rPr>
        </w:r>
        <w:r>
          <w:rPr>
            <w:noProof/>
            <w:webHidden/>
          </w:rPr>
          <w:fldChar w:fldCharType="separate"/>
        </w:r>
        <w:r>
          <w:rPr>
            <w:noProof/>
            <w:webHidden/>
          </w:rPr>
          <w:t>14</w:t>
        </w:r>
        <w:r>
          <w:rPr>
            <w:noProof/>
            <w:webHidden/>
          </w:rPr>
          <w:fldChar w:fldCharType="end"/>
        </w:r>
      </w:hyperlink>
    </w:p>
    <w:p w14:paraId="0DA42EB0" w14:textId="76C67A2B" w:rsidR="000502CE" w:rsidRDefault="000502CE">
      <w:pPr>
        <w:pStyle w:val="TOC3"/>
        <w:tabs>
          <w:tab w:val="right" w:leader="dot" w:pos="8290"/>
        </w:tabs>
        <w:rPr>
          <w:rFonts w:eastAsiaTheme="minorEastAsia" w:cstheme="minorBidi"/>
          <w:i w:val="0"/>
          <w:iCs w:val="0"/>
          <w:noProof/>
          <w:kern w:val="0"/>
          <w:sz w:val="22"/>
          <w:szCs w:val="22"/>
        </w:rPr>
      </w:pPr>
      <w:hyperlink w:anchor="_Toc528365550" w:history="1">
        <w:r w:rsidRPr="004171B0">
          <w:rPr>
            <w:rStyle w:val="Hyperlink"/>
            <w:noProof/>
          </w:rPr>
          <w:t>2.2.1</w:t>
        </w:r>
        <w:r w:rsidRPr="004171B0">
          <w:rPr>
            <w:rStyle w:val="Hyperlink"/>
            <w:rFonts w:hint="eastAsia"/>
            <w:noProof/>
          </w:rPr>
          <w:t xml:space="preserve"> </w:t>
        </w:r>
        <w:r w:rsidRPr="004171B0">
          <w:rPr>
            <w:rStyle w:val="Hyperlink"/>
            <w:rFonts w:hint="eastAsia"/>
            <w:noProof/>
          </w:rPr>
          <w:t>大肢體角度估測</w:t>
        </w:r>
        <w:r>
          <w:rPr>
            <w:noProof/>
            <w:webHidden/>
          </w:rPr>
          <w:tab/>
        </w:r>
        <w:r>
          <w:rPr>
            <w:noProof/>
            <w:webHidden/>
          </w:rPr>
          <w:fldChar w:fldCharType="begin"/>
        </w:r>
        <w:r>
          <w:rPr>
            <w:noProof/>
            <w:webHidden/>
          </w:rPr>
          <w:instrText xml:space="preserve"> PAGEREF _Toc528365550 \h </w:instrText>
        </w:r>
        <w:r>
          <w:rPr>
            <w:noProof/>
            <w:webHidden/>
          </w:rPr>
        </w:r>
        <w:r>
          <w:rPr>
            <w:noProof/>
            <w:webHidden/>
          </w:rPr>
          <w:fldChar w:fldCharType="separate"/>
        </w:r>
        <w:r>
          <w:rPr>
            <w:noProof/>
            <w:webHidden/>
          </w:rPr>
          <w:t>14</w:t>
        </w:r>
        <w:r>
          <w:rPr>
            <w:noProof/>
            <w:webHidden/>
          </w:rPr>
          <w:fldChar w:fldCharType="end"/>
        </w:r>
      </w:hyperlink>
    </w:p>
    <w:p w14:paraId="6E9FDA92" w14:textId="55FAE984" w:rsidR="000502CE" w:rsidRDefault="000502CE">
      <w:pPr>
        <w:pStyle w:val="TOC3"/>
        <w:tabs>
          <w:tab w:val="right" w:leader="dot" w:pos="8290"/>
        </w:tabs>
        <w:rPr>
          <w:rFonts w:eastAsiaTheme="minorEastAsia" w:cstheme="minorBidi"/>
          <w:i w:val="0"/>
          <w:iCs w:val="0"/>
          <w:noProof/>
          <w:kern w:val="0"/>
          <w:sz w:val="22"/>
          <w:szCs w:val="22"/>
        </w:rPr>
      </w:pPr>
      <w:hyperlink w:anchor="_Toc528365551" w:history="1">
        <w:r w:rsidRPr="004171B0">
          <w:rPr>
            <w:rStyle w:val="Hyperlink"/>
            <w:noProof/>
          </w:rPr>
          <w:t>2.2.2</w:t>
        </w:r>
        <w:r w:rsidRPr="004171B0">
          <w:rPr>
            <w:rStyle w:val="Hyperlink"/>
            <w:rFonts w:hint="eastAsia"/>
            <w:noProof/>
          </w:rPr>
          <w:t xml:space="preserve"> </w:t>
        </w:r>
        <w:r w:rsidRPr="004171B0">
          <w:rPr>
            <w:rStyle w:val="Hyperlink"/>
            <w:rFonts w:hint="eastAsia"/>
            <w:noProof/>
          </w:rPr>
          <w:t>手腕角度估測</w:t>
        </w:r>
        <w:r>
          <w:rPr>
            <w:noProof/>
            <w:webHidden/>
          </w:rPr>
          <w:tab/>
        </w:r>
        <w:r>
          <w:rPr>
            <w:noProof/>
            <w:webHidden/>
          </w:rPr>
          <w:fldChar w:fldCharType="begin"/>
        </w:r>
        <w:r>
          <w:rPr>
            <w:noProof/>
            <w:webHidden/>
          </w:rPr>
          <w:instrText xml:space="preserve"> PAGEREF _Toc528365551 \h </w:instrText>
        </w:r>
        <w:r>
          <w:rPr>
            <w:noProof/>
            <w:webHidden/>
          </w:rPr>
        </w:r>
        <w:r>
          <w:rPr>
            <w:noProof/>
            <w:webHidden/>
          </w:rPr>
          <w:fldChar w:fldCharType="separate"/>
        </w:r>
        <w:r>
          <w:rPr>
            <w:noProof/>
            <w:webHidden/>
          </w:rPr>
          <w:t>15</w:t>
        </w:r>
        <w:r>
          <w:rPr>
            <w:noProof/>
            <w:webHidden/>
          </w:rPr>
          <w:fldChar w:fldCharType="end"/>
        </w:r>
      </w:hyperlink>
    </w:p>
    <w:p w14:paraId="0590FB91" w14:textId="13C0D7E2" w:rsidR="000502CE" w:rsidRDefault="000502CE">
      <w:pPr>
        <w:pStyle w:val="TOC2"/>
        <w:tabs>
          <w:tab w:val="right" w:leader="dot" w:pos="8290"/>
        </w:tabs>
        <w:rPr>
          <w:rFonts w:eastAsiaTheme="minorEastAsia" w:cstheme="minorBidi"/>
          <w:smallCaps w:val="0"/>
          <w:noProof/>
          <w:kern w:val="0"/>
          <w:sz w:val="22"/>
          <w:szCs w:val="22"/>
        </w:rPr>
      </w:pPr>
      <w:hyperlink w:anchor="_Toc528365552" w:history="1">
        <w:r w:rsidRPr="004171B0">
          <w:rPr>
            <w:rStyle w:val="Hyperlink"/>
            <w:noProof/>
          </w:rPr>
          <w:t>2.3 sEMG</w:t>
        </w:r>
        <w:r w:rsidRPr="004171B0">
          <w:rPr>
            <w:rStyle w:val="Hyperlink"/>
            <w:rFonts w:hint="eastAsia"/>
            <w:noProof/>
          </w:rPr>
          <w:t>訊號特徵</w:t>
        </w:r>
        <w:r>
          <w:rPr>
            <w:noProof/>
            <w:webHidden/>
          </w:rPr>
          <w:tab/>
        </w:r>
        <w:r>
          <w:rPr>
            <w:noProof/>
            <w:webHidden/>
          </w:rPr>
          <w:fldChar w:fldCharType="begin"/>
        </w:r>
        <w:r>
          <w:rPr>
            <w:noProof/>
            <w:webHidden/>
          </w:rPr>
          <w:instrText xml:space="preserve"> PAGEREF _Toc528365552 \h </w:instrText>
        </w:r>
        <w:r>
          <w:rPr>
            <w:noProof/>
            <w:webHidden/>
          </w:rPr>
        </w:r>
        <w:r>
          <w:rPr>
            <w:noProof/>
            <w:webHidden/>
          </w:rPr>
          <w:fldChar w:fldCharType="separate"/>
        </w:r>
        <w:r>
          <w:rPr>
            <w:noProof/>
            <w:webHidden/>
          </w:rPr>
          <w:t>18</w:t>
        </w:r>
        <w:r>
          <w:rPr>
            <w:noProof/>
            <w:webHidden/>
          </w:rPr>
          <w:fldChar w:fldCharType="end"/>
        </w:r>
      </w:hyperlink>
    </w:p>
    <w:p w14:paraId="260FAC24" w14:textId="14195DA5" w:rsidR="000502CE" w:rsidRDefault="000502CE">
      <w:pPr>
        <w:pStyle w:val="TOC3"/>
        <w:tabs>
          <w:tab w:val="right" w:leader="dot" w:pos="8290"/>
        </w:tabs>
        <w:rPr>
          <w:rFonts w:eastAsiaTheme="minorEastAsia" w:cstheme="minorBidi"/>
          <w:i w:val="0"/>
          <w:iCs w:val="0"/>
          <w:noProof/>
          <w:kern w:val="0"/>
          <w:sz w:val="22"/>
          <w:szCs w:val="22"/>
        </w:rPr>
      </w:pPr>
      <w:hyperlink w:anchor="_Toc528365553" w:history="1">
        <w:r w:rsidRPr="004171B0">
          <w:rPr>
            <w:rStyle w:val="Hyperlink"/>
            <w:noProof/>
          </w:rPr>
          <w:t>2.3.1</w:t>
        </w:r>
        <w:r w:rsidRPr="004171B0">
          <w:rPr>
            <w:rStyle w:val="Hyperlink"/>
            <w:rFonts w:hint="eastAsia"/>
            <w:noProof/>
          </w:rPr>
          <w:t xml:space="preserve"> </w:t>
        </w:r>
        <w:r w:rsidRPr="004171B0">
          <w:rPr>
            <w:rStyle w:val="Hyperlink"/>
            <w:rFonts w:hint="eastAsia"/>
            <w:noProof/>
          </w:rPr>
          <w:t>絕對平均數（</w:t>
        </w:r>
        <w:r w:rsidRPr="004171B0">
          <w:rPr>
            <w:rStyle w:val="Hyperlink"/>
            <w:noProof/>
          </w:rPr>
          <w:t>Mean absolute value</w:t>
        </w:r>
        <w:r w:rsidRPr="004171B0">
          <w:rPr>
            <w:rStyle w:val="Hyperlink"/>
            <w:rFonts w:hint="eastAsia"/>
            <w:noProof/>
          </w:rPr>
          <w:t>，</w:t>
        </w:r>
        <w:r w:rsidRPr="004171B0">
          <w:rPr>
            <w:rStyle w:val="Hyperlink"/>
            <w:noProof/>
          </w:rPr>
          <w:t>MAV</w:t>
        </w:r>
        <w:r w:rsidRPr="004171B0">
          <w:rPr>
            <w:rStyle w:val="Hyperlink"/>
            <w:rFonts w:hint="eastAsia"/>
            <w:noProof/>
          </w:rPr>
          <w:t>）</w:t>
        </w:r>
        <w:r>
          <w:rPr>
            <w:noProof/>
            <w:webHidden/>
          </w:rPr>
          <w:tab/>
        </w:r>
        <w:r>
          <w:rPr>
            <w:noProof/>
            <w:webHidden/>
          </w:rPr>
          <w:fldChar w:fldCharType="begin"/>
        </w:r>
        <w:r>
          <w:rPr>
            <w:noProof/>
            <w:webHidden/>
          </w:rPr>
          <w:instrText xml:space="preserve"> PAGEREF _Toc528365553 \h </w:instrText>
        </w:r>
        <w:r>
          <w:rPr>
            <w:noProof/>
            <w:webHidden/>
          </w:rPr>
        </w:r>
        <w:r>
          <w:rPr>
            <w:noProof/>
            <w:webHidden/>
          </w:rPr>
          <w:fldChar w:fldCharType="separate"/>
        </w:r>
        <w:r>
          <w:rPr>
            <w:noProof/>
            <w:webHidden/>
          </w:rPr>
          <w:t>18</w:t>
        </w:r>
        <w:r>
          <w:rPr>
            <w:noProof/>
            <w:webHidden/>
          </w:rPr>
          <w:fldChar w:fldCharType="end"/>
        </w:r>
      </w:hyperlink>
    </w:p>
    <w:p w14:paraId="424B98FA" w14:textId="08F2D2D3" w:rsidR="000502CE" w:rsidRDefault="000502CE">
      <w:pPr>
        <w:pStyle w:val="TOC3"/>
        <w:tabs>
          <w:tab w:val="right" w:leader="dot" w:pos="8290"/>
        </w:tabs>
        <w:rPr>
          <w:rFonts w:eastAsiaTheme="minorEastAsia" w:cstheme="minorBidi"/>
          <w:i w:val="0"/>
          <w:iCs w:val="0"/>
          <w:noProof/>
          <w:kern w:val="0"/>
          <w:sz w:val="22"/>
          <w:szCs w:val="22"/>
        </w:rPr>
      </w:pPr>
      <w:hyperlink w:anchor="_Toc528365554" w:history="1">
        <w:r w:rsidRPr="004171B0">
          <w:rPr>
            <w:rStyle w:val="Hyperlink"/>
            <w:noProof/>
          </w:rPr>
          <w:t>2.3.2</w:t>
        </w:r>
        <w:r w:rsidRPr="004171B0">
          <w:rPr>
            <w:rStyle w:val="Hyperlink"/>
            <w:rFonts w:hint="eastAsia"/>
            <w:noProof/>
          </w:rPr>
          <w:t xml:space="preserve"> </w:t>
        </w:r>
        <w:r w:rsidRPr="004171B0">
          <w:rPr>
            <w:rStyle w:val="Hyperlink"/>
            <w:rFonts w:hint="eastAsia"/>
            <w:noProof/>
          </w:rPr>
          <w:t>平方平均數（</w:t>
        </w:r>
        <w:r w:rsidRPr="004171B0">
          <w:rPr>
            <w:rStyle w:val="Hyperlink"/>
            <w:noProof/>
          </w:rPr>
          <w:t>Root mean square</w:t>
        </w:r>
        <w:r w:rsidRPr="004171B0">
          <w:rPr>
            <w:rStyle w:val="Hyperlink"/>
            <w:rFonts w:hint="eastAsia"/>
            <w:noProof/>
          </w:rPr>
          <w:t>，</w:t>
        </w:r>
        <w:r w:rsidRPr="004171B0">
          <w:rPr>
            <w:rStyle w:val="Hyperlink"/>
            <w:noProof/>
          </w:rPr>
          <w:t>RMS</w:t>
        </w:r>
        <w:r w:rsidRPr="004171B0">
          <w:rPr>
            <w:rStyle w:val="Hyperlink"/>
            <w:rFonts w:hint="eastAsia"/>
            <w:noProof/>
          </w:rPr>
          <w:t>）</w:t>
        </w:r>
        <w:r>
          <w:rPr>
            <w:noProof/>
            <w:webHidden/>
          </w:rPr>
          <w:tab/>
        </w:r>
        <w:r>
          <w:rPr>
            <w:noProof/>
            <w:webHidden/>
          </w:rPr>
          <w:fldChar w:fldCharType="begin"/>
        </w:r>
        <w:r>
          <w:rPr>
            <w:noProof/>
            <w:webHidden/>
          </w:rPr>
          <w:instrText xml:space="preserve"> PAGEREF _Toc528365554 \h </w:instrText>
        </w:r>
        <w:r>
          <w:rPr>
            <w:noProof/>
            <w:webHidden/>
          </w:rPr>
        </w:r>
        <w:r>
          <w:rPr>
            <w:noProof/>
            <w:webHidden/>
          </w:rPr>
          <w:fldChar w:fldCharType="separate"/>
        </w:r>
        <w:r>
          <w:rPr>
            <w:noProof/>
            <w:webHidden/>
          </w:rPr>
          <w:t>19</w:t>
        </w:r>
        <w:r>
          <w:rPr>
            <w:noProof/>
            <w:webHidden/>
          </w:rPr>
          <w:fldChar w:fldCharType="end"/>
        </w:r>
      </w:hyperlink>
    </w:p>
    <w:p w14:paraId="693875A0" w14:textId="507D54EF" w:rsidR="000502CE" w:rsidRDefault="000502CE">
      <w:pPr>
        <w:pStyle w:val="TOC3"/>
        <w:tabs>
          <w:tab w:val="right" w:leader="dot" w:pos="8290"/>
        </w:tabs>
        <w:rPr>
          <w:rFonts w:eastAsiaTheme="minorEastAsia" w:cstheme="minorBidi"/>
          <w:i w:val="0"/>
          <w:iCs w:val="0"/>
          <w:noProof/>
          <w:kern w:val="0"/>
          <w:sz w:val="22"/>
          <w:szCs w:val="22"/>
        </w:rPr>
      </w:pPr>
      <w:hyperlink w:anchor="_Toc528365555" w:history="1">
        <w:r w:rsidRPr="004171B0">
          <w:rPr>
            <w:rStyle w:val="Hyperlink"/>
            <w:noProof/>
          </w:rPr>
          <w:t>2.3.3</w:t>
        </w:r>
        <w:r w:rsidRPr="004171B0">
          <w:rPr>
            <w:rStyle w:val="Hyperlink"/>
            <w:rFonts w:hint="eastAsia"/>
            <w:noProof/>
          </w:rPr>
          <w:t xml:space="preserve"> </w:t>
        </w:r>
        <w:r w:rsidRPr="004171B0">
          <w:rPr>
            <w:rStyle w:val="Hyperlink"/>
            <w:rFonts w:hint="eastAsia"/>
            <w:noProof/>
          </w:rPr>
          <w:t>絕對值波形包絡（</w:t>
        </w:r>
        <w:r w:rsidRPr="004171B0">
          <w:rPr>
            <w:rStyle w:val="Hyperlink"/>
            <w:noProof/>
          </w:rPr>
          <w:t>Wave envelope of absolute value</w:t>
        </w:r>
        <w:r w:rsidRPr="004171B0">
          <w:rPr>
            <w:rStyle w:val="Hyperlink"/>
            <w:rFonts w:hint="eastAsia"/>
            <w:noProof/>
          </w:rPr>
          <w:t>）</w:t>
        </w:r>
        <w:r>
          <w:rPr>
            <w:noProof/>
            <w:webHidden/>
          </w:rPr>
          <w:tab/>
        </w:r>
        <w:r>
          <w:rPr>
            <w:noProof/>
            <w:webHidden/>
          </w:rPr>
          <w:fldChar w:fldCharType="begin"/>
        </w:r>
        <w:r>
          <w:rPr>
            <w:noProof/>
            <w:webHidden/>
          </w:rPr>
          <w:instrText xml:space="preserve"> PAGEREF _Toc528365555 \h </w:instrText>
        </w:r>
        <w:r>
          <w:rPr>
            <w:noProof/>
            <w:webHidden/>
          </w:rPr>
        </w:r>
        <w:r>
          <w:rPr>
            <w:noProof/>
            <w:webHidden/>
          </w:rPr>
          <w:fldChar w:fldCharType="separate"/>
        </w:r>
        <w:r>
          <w:rPr>
            <w:noProof/>
            <w:webHidden/>
          </w:rPr>
          <w:t>21</w:t>
        </w:r>
        <w:r>
          <w:rPr>
            <w:noProof/>
            <w:webHidden/>
          </w:rPr>
          <w:fldChar w:fldCharType="end"/>
        </w:r>
      </w:hyperlink>
    </w:p>
    <w:p w14:paraId="36056DEB" w14:textId="42710BFE" w:rsidR="000502CE" w:rsidRDefault="000502CE">
      <w:pPr>
        <w:pStyle w:val="TOC2"/>
        <w:tabs>
          <w:tab w:val="right" w:leader="dot" w:pos="8290"/>
        </w:tabs>
        <w:rPr>
          <w:rFonts w:eastAsiaTheme="minorEastAsia" w:cstheme="minorBidi"/>
          <w:smallCaps w:val="0"/>
          <w:noProof/>
          <w:kern w:val="0"/>
          <w:sz w:val="22"/>
          <w:szCs w:val="22"/>
        </w:rPr>
      </w:pPr>
      <w:hyperlink w:anchor="_Toc528365556" w:history="1">
        <w:r w:rsidRPr="004171B0">
          <w:rPr>
            <w:rStyle w:val="Hyperlink"/>
            <w:noProof/>
          </w:rPr>
          <w:t>2.4 sEMG</w:t>
        </w:r>
        <w:r w:rsidRPr="004171B0">
          <w:rPr>
            <w:rStyle w:val="Hyperlink"/>
            <w:rFonts w:hint="eastAsia"/>
            <w:noProof/>
          </w:rPr>
          <w:t>訊號分離</w:t>
        </w:r>
        <w:r>
          <w:rPr>
            <w:noProof/>
            <w:webHidden/>
          </w:rPr>
          <w:tab/>
        </w:r>
        <w:r>
          <w:rPr>
            <w:noProof/>
            <w:webHidden/>
          </w:rPr>
          <w:fldChar w:fldCharType="begin"/>
        </w:r>
        <w:r>
          <w:rPr>
            <w:noProof/>
            <w:webHidden/>
          </w:rPr>
          <w:instrText xml:space="preserve"> PAGEREF _Toc528365556 \h </w:instrText>
        </w:r>
        <w:r>
          <w:rPr>
            <w:noProof/>
            <w:webHidden/>
          </w:rPr>
        </w:r>
        <w:r>
          <w:rPr>
            <w:noProof/>
            <w:webHidden/>
          </w:rPr>
          <w:fldChar w:fldCharType="separate"/>
        </w:r>
        <w:r>
          <w:rPr>
            <w:noProof/>
            <w:webHidden/>
          </w:rPr>
          <w:t>21</w:t>
        </w:r>
        <w:r>
          <w:rPr>
            <w:noProof/>
            <w:webHidden/>
          </w:rPr>
          <w:fldChar w:fldCharType="end"/>
        </w:r>
      </w:hyperlink>
    </w:p>
    <w:p w14:paraId="09568E57" w14:textId="2179253E" w:rsidR="000502CE" w:rsidRDefault="000502CE">
      <w:pPr>
        <w:pStyle w:val="TOC3"/>
        <w:tabs>
          <w:tab w:val="right" w:leader="dot" w:pos="8290"/>
        </w:tabs>
        <w:rPr>
          <w:rFonts w:eastAsiaTheme="minorEastAsia" w:cstheme="minorBidi"/>
          <w:i w:val="0"/>
          <w:iCs w:val="0"/>
          <w:noProof/>
          <w:kern w:val="0"/>
          <w:sz w:val="22"/>
          <w:szCs w:val="22"/>
        </w:rPr>
      </w:pPr>
      <w:hyperlink w:anchor="_Toc528365557" w:history="1">
        <w:r w:rsidRPr="004171B0">
          <w:rPr>
            <w:rStyle w:val="Hyperlink"/>
            <w:noProof/>
          </w:rPr>
          <w:t>2.4.1 Non-negative ICA</w:t>
        </w:r>
        <w:r w:rsidRPr="004171B0">
          <w:rPr>
            <w:rStyle w:val="Hyperlink"/>
            <w:rFonts w:hint="eastAsia"/>
            <w:noProof/>
          </w:rPr>
          <w:t>（</w:t>
        </w:r>
        <w:r w:rsidRPr="004171B0">
          <w:rPr>
            <w:rStyle w:val="Hyperlink"/>
            <w:noProof/>
          </w:rPr>
          <w:t>nICA</w:t>
        </w:r>
        <w:r w:rsidRPr="004171B0">
          <w:rPr>
            <w:rStyle w:val="Hyperlink"/>
            <w:rFonts w:hint="eastAsia"/>
            <w:noProof/>
          </w:rPr>
          <w:t>）</w:t>
        </w:r>
        <w:r>
          <w:rPr>
            <w:noProof/>
            <w:webHidden/>
          </w:rPr>
          <w:tab/>
        </w:r>
        <w:r>
          <w:rPr>
            <w:noProof/>
            <w:webHidden/>
          </w:rPr>
          <w:fldChar w:fldCharType="begin"/>
        </w:r>
        <w:r>
          <w:rPr>
            <w:noProof/>
            <w:webHidden/>
          </w:rPr>
          <w:instrText xml:space="preserve"> PAGEREF _Toc528365557 \h </w:instrText>
        </w:r>
        <w:r>
          <w:rPr>
            <w:noProof/>
            <w:webHidden/>
          </w:rPr>
        </w:r>
        <w:r>
          <w:rPr>
            <w:noProof/>
            <w:webHidden/>
          </w:rPr>
          <w:fldChar w:fldCharType="separate"/>
        </w:r>
        <w:r>
          <w:rPr>
            <w:noProof/>
            <w:webHidden/>
          </w:rPr>
          <w:t>22</w:t>
        </w:r>
        <w:r>
          <w:rPr>
            <w:noProof/>
            <w:webHidden/>
          </w:rPr>
          <w:fldChar w:fldCharType="end"/>
        </w:r>
      </w:hyperlink>
    </w:p>
    <w:p w14:paraId="589F5B66" w14:textId="35265B61" w:rsidR="000502CE" w:rsidRDefault="000502CE">
      <w:pPr>
        <w:pStyle w:val="TOC3"/>
        <w:tabs>
          <w:tab w:val="right" w:leader="dot" w:pos="8290"/>
        </w:tabs>
        <w:rPr>
          <w:rFonts w:eastAsiaTheme="minorEastAsia" w:cstheme="minorBidi"/>
          <w:i w:val="0"/>
          <w:iCs w:val="0"/>
          <w:noProof/>
          <w:kern w:val="0"/>
          <w:sz w:val="22"/>
          <w:szCs w:val="22"/>
        </w:rPr>
      </w:pPr>
      <w:hyperlink w:anchor="_Toc528365558" w:history="1">
        <w:r w:rsidRPr="004171B0">
          <w:rPr>
            <w:rStyle w:val="Hyperlink"/>
            <w:noProof/>
          </w:rPr>
          <w:t>2.4.2 Temporal Decorrelation Source Separation</w:t>
        </w:r>
        <w:r w:rsidRPr="004171B0">
          <w:rPr>
            <w:rStyle w:val="Hyperlink"/>
            <w:rFonts w:hint="eastAsia"/>
            <w:noProof/>
          </w:rPr>
          <w:t>（</w:t>
        </w:r>
        <w:r w:rsidRPr="004171B0">
          <w:rPr>
            <w:rStyle w:val="Hyperlink"/>
            <w:noProof/>
          </w:rPr>
          <w:t>TDSEP</w:t>
        </w:r>
        <w:r w:rsidRPr="004171B0">
          <w:rPr>
            <w:rStyle w:val="Hyperlink"/>
            <w:rFonts w:hint="eastAsia"/>
            <w:noProof/>
          </w:rPr>
          <w:t>）</w:t>
        </w:r>
        <w:r>
          <w:rPr>
            <w:noProof/>
            <w:webHidden/>
          </w:rPr>
          <w:tab/>
        </w:r>
        <w:r>
          <w:rPr>
            <w:noProof/>
            <w:webHidden/>
          </w:rPr>
          <w:fldChar w:fldCharType="begin"/>
        </w:r>
        <w:r>
          <w:rPr>
            <w:noProof/>
            <w:webHidden/>
          </w:rPr>
          <w:instrText xml:space="preserve"> PAGEREF _Toc528365558 \h </w:instrText>
        </w:r>
        <w:r>
          <w:rPr>
            <w:noProof/>
            <w:webHidden/>
          </w:rPr>
        </w:r>
        <w:r>
          <w:rPr>
            <w:noProof/>
            <w:webHidden/>
          </w:rPr>
          <w:fldChar w:fldCharType="separate"/>
        </w:r>
        <w:r>
          <w:rPr>
            <w:noProof/>
            <w:webHidden/>
          </w:rPr>
          <w:t>27</w:t>
        </w:r>
        <w:r>
          <w:rPr>
            <w:noProof/>
            <w:webHidden/>
          </w:rPr>
          <w:fldChar w:fldCharType="end"/>
        </w:r>
      </w:hyperlink>
    </w:p>
    <w:p w14:paraId="74822FF1" w14:textId="5C04E601" w:rsidR="000502CE" w:rsidRDefault="000502CE">
      <w:pPr>
        <w:pStyle w:val="TOC2"/>
        <w:tabs>
          <w:tab w:val="right" w:leader="dot" w:pos="8290"/>
        </w:tabs>
        <w:rPr>
          <w:rFonts w:eastAsiaTheme="minorEastAsia" w:cstheme="minorBidi"/>
          <w:smallCaps w:val="0"/>
          <w:noProof/>
          <w:kern w:val="0"/>
          <w:sz w:val="22"/>
          <w:szCs w:val="22"/>
        </w:rPr>
      </w:pPr>
      <w:hyperlink w:anchor="_Toc528365559" w:history="1">
        <w:r w:rsidRPr="004171B0">
          <w:rPr>
            <w:rStyle w:val="Hyperlink"/>
            <w:noProof/>
          </w:rPr>
          <w:t>2.5</w:t>
        </w:r>
        <w:r w:rsidRPr="004171B0">
          <w:rPr>
            <w:rStyle w:val="Hyperlink"/>
            <w:rFonts w:hint="eastAsia"/>
            <w:noProof/>
          </w:rPr>
          <w:t xml:space="preserve"> </w:t>
        </w:r>
        <w:r w:rsidRPr="004171B0">
          <w:rPr>
            <w:rStyle w:val="Hyperlink"/>
            <w:rFonts w:hint="eastAsia"/>
            <w:noProof/>
          </w:rPr>
          <w:t>類神經網路架構</w:t>
        </w:r>
        <w:r>
          <w:rPr>
            <w:noProof/>
            <w:webHidden/>
          </w:rPr>
          <w:tab/>
        </w:r>
        <w:r>
          <w:rPr>
            <w:noProof/>
            <w:webHidden/>
          </w:rPr>
          <w:fldChar w:fldCharType="begin"/>
        </w:r>
        <w:r>
          <w:rPr>
            <w:noProof/>
            <w:webHidden/>
          </w:rPr>
          <w:instrText xml:space="preserve"> PAGEREF _Toc528365559 \h </w:instrText>
        </w:r>
        <w:r>
          <w:rPr>
            <w:noProof/>
            <w:webHidden/>
          </w:rPr>
        </w:r>
        <w:r>
          <w:rPr>
            <w:noProof/>
            <w:webHidden/>
          </w:rPr>
          <w:fldChar w:fldCharType="separate"/>
        </w:r>
        <w:r>
          <w:rPr>
            <w:noProof/>
            <w:webHidden/>
          </w:rPr>
          <w:t>30</w:t>
        </w:r>
        <w:r>
          <w:rPr>
            <w:noProof/>
            <w:webHidden/>
          </w:rPr>
          <w:fldChar w:fldCharType="end"/>
        </w:r>
      </w:hyperlink>
    </w:p>
    <w:p w14:paraId="4176333A" w14:textId="6044992F" w:rsidR="000502CE" w:rsidRDefault="000502CE">
      <w:pPr>
        <w:pStyle w:val="TOC3"/>
        <w:tabs>
          <w:tab w:val="right" w:leader="dot" w:pos="8290"/>
        </w:tabs>
        <w:rPr>
          <w:rFonts w:eastAsiaTheme="minorEastAsia" w:cstheme="minorBidi"/>
          <w:i w:val="0"/>
          <w:iCs w:val="0"/>
          <w:noProof/>
          <w:kern w:val="0"/>
          <w:sz w:val="22"/>
          <w:szCs w:val="22"/>
        </w:rPr>
      </w:pPr>
      <w:hyperlink w:anchor="_Toc528365560" w:history="1">
        <w:r w:rsidRPr="004171B0">
          <w:rPr>
            <w:rStyle w:val="Hyperlink"/>
            <w:noProof/>
          </w:rPr>
          <w:t>2.5.1</w:t>
        </w:r>
        <w:r w:rsidRPr="004171B0">
          <w:rPr>
            <w:rStyle w:val="Hyperlink"/>
            <w:rFonts w:hint="eastAsia"/>
            <w:noProof/>
          </w:rPr>
          <w:t xml:space="preserve"> </w:t>
        </w:r>
        <w:r w:rsidRPr="004171B0">
          <w:rPr>
            <w:rStyle w:val="Hyperlink"/>
            <w:rFonts w:hint="eastAsia"/>
            <w:noProof/>
          </w:rPr>
          <w:t>多層感知器（</w:t>
        </w:r>
        <w:r w:rsidRPr="004171B0">
          <w:rPr>
            <w:rStyle w:val="Hyperlink"/>
            <w:noProof/>
          </w:rPr>
          <w:t>Multilayer perceptron</w:t>
        </w:r>
        <w:r w:rsidRPr="004171B0">
          <w:rPr>
            <w:rStyle w:val="Hyperlink"/>
            <w:rFonts w:hint="eastAsia"/>
            <w:noProof/>
          </w:rPr>
          <w:t>，</w:t>
        </w:r>
        <w:r w:rsidRPr="004171B0">
          <w:rPr>
            <w:rStyle w:val="Hyperlink"/>
            <w:noProof/>
          </w:rPr>
          <w:t>MLP</w:t>
        </w:r>
        <w:r w:rsidRPr="004171B0">
          <w:rPr>
            <w:rStyle w:val="Hyperlink"/>
            <w:rFonts w:hint="eastAsia"/>
            <w:noProof/>
          </w:rPr>
          <w:t>）</w:t>
        </w:r>
        <w:r>
          <w:rPr>
            <w:noProof/>
            <w:webHidden/>
          </w:rPr>
          <w:tab/>
        </w:r>
        <w:r>
          <w:rPr>
            <w:noProof/>
            <w:webHidden/>
          </w:rPr>
          <w:fldChar w:fldCharType="begin"/>
        </w:r>
        <w:r>
          <w:rPr>
            <w:noProof/>
            <w:webHidden/>
          </w:rPr>
          <w:instrText xml:space="preserve"> PAGEREF _Toc528365560 \h </w:instrText>
        </w:r>
        <w:r>
          <w:rPr>
            <w:noProof/>
            <w:webHidden/>
          </w:rPr>
        </w:r>
        <w:r>
          <w:rPr>
            <w:noProof/>
            <w:webHidden/>
          </w:rPr>
          <w:fldChar w:fldCharType="separate"/>
        </w:r>
        <w:r>
          <w:rPr>
            <w:noProof/>
            <w:webHidden/>
          </w:rPr>
          <w:t>30</w:t>
        </w:r>
        <w:r>
          <w:rPr>
            <w:noProof/>
            <w:webHidden/>
          </w:rPr>
          <w:fldChar w:fldCharType="end"/>
        </w:r>
      </w:hyperlink>
    </w:p>
    <w:p w14:paraId="6E980984" w14:textId="7AA58810" w:rsidR="000502CE" w:rsidRDefault="000502CE">
      <w:pPr>
        <w:pStyle w:val="TOC3"/>
        <w:tabs>
          <w:tab w:val="right" w:leader="dot" w:pos="8290"/>
        </w:tabs>
        <w:rPr>
          <w:rFonts w:eastAsiaTheme="minorEastAsia" w:cstheme="minorBidi"/>
          <w:i w:val="0"/>
          <w:iCs w:val="0"/>
          <w:noProof/>
          <w:kern w:val="0"/>
          <w:sz w:val="22"/>
          <w:szCs w:val="22"/>
        </w:rPr>
      </w:pPr>
      <w:hyperlink w:anchor="_Toc528365561" w:history="1">
        <w:r w:rsidRPr="004171B0">
          <w:rPr>
            <w:rStyle w:val="Hyperlink"/>
            <w:noProof/>
          </w:rPr>
          <w:t>2.5.2</w:t>
        </w:r>
        <w:r w:rsidRPr="004171B0">
          <w:rPr>
            <w:rStyle w:val="Hyperlink"/>
            <w:rFonts w:hint="eastAsia"/>
            <w:noProof/>
          </w:rPr>
          <w:t xml:space="preserve"> </w:t>
        </w:r>
        <w:r w:rsidRPr="004171B0">
          <w:rPr>
            <w:rStyle w:val="Hyperlink"/>
            <w:rFonts w:hint="eastAsia"/>
            <w:noProof/>
          </w:rPr>
          <w:t>長短期記憶類神經網路（</w:t>
        </w:r>
        <w:r w:rsidRPr="004171B0">
          <w:rPr>
            <w:rStyle w:val="Hyperlink"/>
            <w:noProof/>
          </w:rPr>
          <w:t>Long Short-Term Memory</w:t>
        </w:r>
        <w:r w:rsidRPr="004171B0">
          <w:rPr>
            <w:rStyle w:val="Hyperlink"/>
            <w:rFonts w:hint="eastAsia"/>
            <w:noProof/>
          </w:rPr>
          <w:t>，</w:t>
        </w:r>
        <w:r w:rsidRPr="004171B0">
          <w:rPr>
            <w:rStyle w:val="Hyperlink"/>
            <w:noProof/>
          </w:rPr>
          <w:t>LSTM</w:t>
        </w:r>
        <w:r w:rsidRPr="004171B0">
          <w:rPr>
            <w:rStyle w:val="Hyperlink"/>
            <w:rFonts w:hint="eastAsia"/>
            <w:noProof/>
          </w:rPr>
          <w:t>）</w:t>
        </w:r>
        <w:r>
          <w:rPr>
            <w:noProof/>
            <w:webHidden/>
          </w:rPr>
          <w:tab/>
        </w:r>
        <w:r>
          <w:rPr>
            <w:noProof/>
            <w:webHidden/>
          </w:rPr>
          <w:fldChar w:fldCharType="begin"/>
        </w:r>
        <w:r>
          <w:rPr>
            <w:noProof/>
            <w:webHidden/>
          </w:rPr>
          <w:instrText xml:space="preserve"> PAGEREF _Toc528365561 \h </w:instrText>
        </w:r>
        <w:r>
          <w:rPr>
            <w:noProof/>
            <w:webHidden/>
          </w:rPr>
        </w:r>
        <w:r>
          <w:rPr>
            <w:noProof/>
            <w:webHidden/>
          </w:rPr>
          <w:fldChar w:fldCharType="separate"/>
        </w:r>
        <w:r>
          <w:rPr>
            <w:noProof/>
            <w:webHidden/>
          </w:rPr>
          <w:t>32</w:t>
        </w:r>
        <w:r>
          <w:rPr>
            <w:noProof/>
            <w:webHidden/>
          </w:rPr>
          <w:fldChar w:fldCharType="end"/>
        </w:r>
      </w:hyperlink>
    </w:p>
    <w:p w14:paraId="59B1F7CD" w14:textId="2CAFEE5C" w:rsidR="000502CE" w:rsidRDefault="000502CE">
      <w:pPr>
        <w:pStyle w:val="TOC1"/>
        <w:tabs>
          <w:tab w:val="right" w:leader="dot" w:pos="8290"/>
        </w:tabs>
        <w:rPr>
          <w:rFonts w:eastAsiaTheme="minorEastAsia" w:cstheme="minorBidi"/>
          <w:b w:val="0"/>
          <w:bCs w:val="0"/>
          <w:caps w:val="0"/>
          <w:noProof/>
          <w:kern w:val="0"/>
          <w:sz w:val="22"/>
          <w:szCs w:val="22"/>
        </w:rPr>
      </w:pPr>
      <w:hyperlink w:anchor="_Toc528365562" w:history="1">
        <w:r w:rsidRPr="004171B0">
          <w:rPr>
            <w:rStyle w:val="Hyperlink"/>
            <w:rFonts w:hint="eastAsia"/>
            <w:noProof/>
          </w:rPr>
          <w:t>第三章</w:t>
        </w:r>
        <w:r w:rsidRPr="004171B0">
          <w:rPr>
            <w:rStyle w:val="Hyperlink"/>
            <w:noProof/>
          </w:rPr>
          <w:t xml:space="preserve"> sEMG</w:t>
        </w:r>
        <w:r w:rsidRPr="004171B0">
          <w:rPr>
            <w:rStyle w:val="Hyperlink"/>
            <w:rFonts w:hint="eastAsia"/>
            <w:noProof/>
          </w:rPr>
          <w:t>訊號處理流程與分析</w:t>
        </w:r>
        <w:r>
          <w:rPr>
            <w:noProof/>
            <w:webHidden/>
          </w:rPr>
          <w:tab/>
        </w:r>
        <w:r>
          <w:rPr>
            <w:noProof/>
            <w:webHidden/>
          </w:rPr>
          <w:fldChar w:fldCharType="begin"/>
        </w:r>
        <w:r>
          <w:rPr>
            <w:noProof/>
            <w:webHidden/>
          </w:rPr>
          <w:instrText xml:space="preserve"> PAGEREF _Toc528365562 \h </w:instrText>
        </w:r>
        <w:r>
          <w:rPr>
            <w:noProof/>
            <w:webHidden/>
          </w:rPr>
        </w:r>
        <w:r>
          <w:rPr>
            <w:noProof/>
            <w:webHidden/>
          </w:rPr>
          <w:fldChar w:fldCharType="separate"/>
        </w:r>
        <w:r>
          <w:rPr>
            <w:noProof/>
            <w:webHidden/>
          </w:rPr>
          <w:t>33</w:t>
        </w:r>
        <w:r>
          <w:rPr>
            <w:noProof/>
            <w:webHidden/>
          </w:rPr>
          <w:fldChar w:fldCharType="end"/>
        </w:r>
      </w:hyperlink>
    </w:p>
    <w:p w14:paraId="1B7C4E37" w14:textId="644E51A0" w:rsidR="000502CE" w:rsidRDefault="000502CE">
      <w:pPr>
        <w:pStyle w:val="TOC2"/>
        <w:tabs>
          <w:tab w:val="right" w:leader="dot" w:pos="8290"/>
        </w:tabs>
        <w:rPr>
          <w:rFonts w:eastAsiaTheme="minorEastAsia" w:cstheme="minorBidi"/>
          <w:smallCaps w:val="0"/>
          <w:noProof/>
          <w:kern w:val="0"/>
          <w:sz w:val="22"/>
          <w:szCs w:val="22"/>
        </w:rPr>
      </w:pPr>
      <w:hyperlink w:anchor="_Toc528365563" w:history="1">
        <w:r w:rsidRPr="004171B0">
          <w:rPr>
            <w:rStyle w:val="Hyperlink"/>
            <w:noProof/>
          </w:rPr>
          <w:t>3.1 nICA</w:t>
        </w:r>
        <w:r w:rsidRPr="004171B0">
          <w:rPr>
            <w:rStyle w:val="Hyperlink"/>
            <w:rFonts w:hint="eastAsia"/>
            <w:noProof/>
          </w:rPr>
          <w:t>與</w:t>
        </w:r>
        <w:r w:rsidRPr="004171B0">
          <w:rPr>
            <w:rStyle w:val="Hyperlink"/>
            <w:noProof/>
          </w:rPr>
          <w:t>TDSEP</w:t>
        </w:r>
        <w:r>
          <w:rPr>
            <w:noProof/>
            <w:webHidden/>
          </w:rPr>
          <w:tab/>
        </w:r>
        <w:r>
          <w:rPr>
            <w:noProof/>
            <w:webHidden/>
          </w:rPr>
          <w:fldChar w:fldCharType="begin"/>
        </w:r>
        <w:r>
          <w:rPr>
            <w:noProof/>
            <w:webHidden/>
          </w:rPr>
          <w:instrText xml:space="preserve"> PAGEREF _Toc528365563 \h </w:instrText>
        </w:r>
        <w:r>
          <w:rPr>
            <w:noProof/>
            <w:webHidden/>
          </w:rPr>
        </w:r>
        <w:r>
          <w:rPr>
            <w:noProof/>
            <w:webHidden/>
          </w:rPr>
          <w:fldChar w:fldCharType="separate"/>
        </w:r>
        <w:r>
          <w:rPr>
            <w:noProof/>
            <w:webHidden/>
          </w:rPr>
          <w:t>33</w:t>
        </w:r>
        <w:r>
          <w:rPr>
            <w:noProof/>
            <w:webHidden/>
          </w:rPr>
          <w:fldChar w:fldCharType="end"/>
        </w:r>
      </w:hyperlink>
    </w:p>
    <w:p w14:paraId="0AD14630" w14:textId="0030F0BA" w:rsidR="000502CE" w:rsidRDefault="000502CE">
      <w:pPr>
        <w:pStyle w:val="TOC3"/>
        <w:tabs>
          <w:tab w:val="right" w:leader="dot" w:pos="8290"/>
        </w:tabs>
        <w:rPr>
          <w:rFonts w:eastAsiaTheme="minorEastAsia" w:cstheme="minorBidi"/>
          <w:i w:val="0"/>
          <w:iCs w:val="0"/>
          <w:noProof/>
          <w:kern w:val="0"/>
          <w:sz w:val="22"/>
          <w:szCs w:val="22"/>
        </w:rPr>
      </w:pPr>
      <w:hyperlink w:anchor="_Toc528365564" w:history="1">
        <w:r w:rsidRPr="004171B0">
          <w:rPr>
            <w:rStyle w:val="Hyperlink"/>
            <w:noProof/>
          </w:rPr>
          <w:t>3.1.1</w:t>
        </w:r>
        <w:r w:rsidRPr="004171B0">
          <w:rPr>
            <w:rStyle w:val="Hyperlink"/>
            <w:rFonts w:hint="eastAsia"/>
            <w:noProof/>
          </w:rPr>
          <w:t xml:space="preserve"> </w:t>
        </w:r>
        <w:r w:rsidRPr="004171B0">
          <w:rPr>
            <w:rStyle w:val="Hyperlink"/>
            <w:rFonts w:hint="eastAsia"/>
            <w:noProof/>
          </w:rPr>
          <w:t>將</w:t>
        </w:r>
        <w:r w:rsidRPr="004171B0">
          <w:rPr>
            <w:rStyle w:val="Hyperlink"/>
            <w:noProof/>
          </w:rPr>
          <w:t>nICA</w:t>
        </w:r>
        <w:r w:rsidRPr="004171B0">
          <w:rPr>
            <w:rStyle w:val="Hyperlink"/>
            <w:rFonts w:hint="eastAsia"/>
            <w:noProof/>
          </w:rPr>
          <w:t>套用於</w:t>
        </w:r>
        <w:r w:rsidRPr="004171B0">
          <w:rPr>
            <w:rStyle w:val="Hyperlink"/>
            <w:noProof/>
          </w:rPr>
          <w:t>sEMG</w:t>
        </w:r>
        <w:r w:rsidRPr="004171B0">
          <w:rPr>
            <w:rStyle w:val="Hyperlink"/>
            <w:rFonts w:hint="eastAsia"/>
            <w:noProof/>
          </w:rPr>
          <w:t>訊號</w:t>
        </w:r>
        <w:r>
          <w:rPr>
            <w:noProof/>
            <w:webHidden/>
          </w:rPr>
          <w:tab/>
        </w:r>
        <w:r>
          <w:rPr>
            <w:noProof/>
            <w:webHidden/>
          </w:rPr>
          <w:fldChar w:fldCharType="begin"/>
        </w:r>
        <w:r>
          <w:rPr>
            <w:noProof/>
            <w:webHidden/>
          </w:rPr>
          <w:instrText xml:space="preserve"> PAGEREF _Toc528365564 \h </w:instrText>
        </w:r>
        <w:r>
          <w:rPr>
            <w:noProof/>
            <w:webHidden/>
          </w:rPr>
        </w:r>
        <w:r>
          <w:rPr>
            <w:noProof/>
            <w:webHidden/>
          </w:rPr>
          <w:fldChar w:fldCharType="separate"/>
        </w:r>
        <w:r>
          <w:rPr>
            <w:noProof/>
            <w:webHidden/>
          </w:rPr>
          <w:t>33</w:t>
        </w:r>
        <w:r>
          <w:rPr>
            <w:noProof/>
            <w:webHidden/>
          </w:rPr>
          <w:fldChar w:fldCharType="end"/>
        </w:r>
      </w:hyperlink>
    </w:p>
    <w:p w14:paraId="197E4761" w14:textId="222CA5DD" w:rsidR="000502CE" w:rsidRDefault="000502CE">
      <w:pPr>
        <w:pStyle w:val="TOC3"/>
        <w:tabs>
          <w:tab w:val="right" w:leader="dot" w:pos="8290"/>
        </w:tabs>
        <w:rPr>
          <w:rFonts w:eastAsiaTheme="minorEastAsia" w:cstheme="minorBidi"/>
          <w:i w:val="0"/>
          <w:iCs w:val="0"/>
          <w:noProof/>
          <w:kern w:val="0"/>
          <w:sz w:val="22"/>
          <w:szCs w:val="22"/>
        </w:rPr>
      </w:pPr>
      <w:hyperlink w:anchor="_Toc528365565" w:history="1">
        <w:r w:rsidRPr="004171B0">
          <w:rPr>
            <w:rStyle w:val="Hyperlink"/>
            <w:noProof/>
          </w:rPr>
          <w:t>3.1.2</w:t>
        </w:r>
        <w:r w:rsidRPr="004171B0">
          <w:rPr>
            <w:rStyle w:val="Hyperlink"/>
            <w:rFonts w:hint="eastAsia"/>
            <w:noProof/>
          </w:rPr>
          <w:t xml:space="preserve"> </w:t>
        </w:r>
        <w:r w:rsidRPr="004171B0">
          <w:rPr>
            <w:rStyle w:val="Hyperlink"/>
            <w:rFonts w:hint="eastAsia"/>
            <w:noProof/>
          </w:rPr>
          <w:t>將</w:t>
        </w:r>
        <w:r w:rsidRPr="004171B0">
          <w:rPr>
            <w:rStyle w:val="Hyperlink"/>
            <w:noProof/>
          </w:rPr>
          <w:t>TDSEP</w:t>
        </w:r>
        <w:r w:rsidRPr="004171B0">
          <w:rPr>
            <w:rStyle w:val="Hyperlink"/>
            <w:rFonts w:hint="eastAsia"/>
            <w:noProof/>
          </w:rPr>
          <w:t>套用於</w:t>
        </w:r>
        <w:r w:rsidRPr="004171B0">
          <w:rPr>
            <w:rStyle w:val="Hyperlink"/>
            <w:noProof/>
          </w:rPr>
          <w:t>sEMG</w:t>
        </w:r>
        <w:r w:rsidRPr="004171B0">
          <w:rPr>
            <w:rStyle w:val="Hyperlink"/>
            <w:rFonts w:hint="eastAsia"/>
            <w:noProof/>
          </w:rPr>
          <w:t>訊號</w:t>
        </w:r>
        <w:r>
          <w:rPr>
            <w:noProof/>
            <w:webHidden/>
          </w:rPr>
          <w:tab/>
        </w:r>
        <w:r>
          <w:rPr>
            <w:noProof/>
            <w:webHidden/>
          </w:rPr>
          <w:fldChar w:fldCharType="begin"/>
        </w:r>
        <w:r>
          <w:rPr>
            <w:noProof/>
            <w:webHidden/>
          </w:rPr>
          <w:instrText xml:space="preserve"> PAGEREF _Toc528365565 \h </w:instrText>
        </w:r>
        <w:r>
          <w:rPr>
            <w:noProof/>
            <w:webHidden/>
          </w:rPr>
        </w:r>
        <w:r>
          <w:rPr>
            <w:noProof/>
            <w:webHidden/>
          </w:rPr>
          <w:fldChar w:fldCharType="separate"/>
        </w:r>
        <w:r>
          <w:rPr>
            <w:noProof/>
            <w:webHidden/>
          </w:rPr>
          <w:t>35</w:t>
        </w:r>
        <w:r>
          <w:rPr>
            <w:noProof/>
            <w:webHidden/>
          </w:rPr>
          <w:fldChar w:fldCharType="end"/>
        </w:r>
      </w:hyperlink>
    </w:p>
    <w:p w14:paraId="1C850099" w14:textId="2391D996" w:rsidR="000502CE" w:rsidRDefault="000502CE">
      <w:pPr>
        <w:pStyle w:val="TOC1"/>
        <w:tabs>
          <w:tab w:val="right" w:leader="dot" w:pos="8290"/>
        </w:tabs>
        <w:rPr>
          <w:rFonts w:eastAsiaTheme="minorEastAsia" w:cstheme="minorBidi"/>
          <w:b w:val="0"/>
          <w:bCs w:val="0"/>
          <w:caps w:val="0"/>
          <w:noProof/>
          <w:kern w:val="0"/>
          <w:sz w:val="22"/>
          <w:szCs w:val="22"/>
        </w:rPr>
      </w:pPr>
      <w:hyperlink w:anchor="_Toc528365566" w:history="1">
        <w:r w:rsidRPr="004171B0">
          <w:rPr>
            <w:rStyle w:val="Hyperlink"/>
            <w:rFonts w:hint="eastAsia"/>
            <w:noProof/>
          </w:rPr>
          <w:t>第四章</w:t>
        </w:r>
        <w:r w:rsidRPr="004171B0">
          <w:rPr>
            <w:rStyle w:val="Hyperlink"/>
            <w:rFonts w:hint="eastAsia"/>
            <w:noProof/>
          </w:rPr>
          <w:t xml:space="preserve"> </w:t>
        </w:r>
        <w:r w:rsidRPr="004171B0">
          <w:rPr>
            <w:rStyle w:val="Hyperlink"/>
            <w:rFonts w:hint="eastAsia"/>
            <w:noProof/>
          </w:rPr>
          <w:t>系統架構與實驗結果</w:t>
        </w:r>
        <w:r>
          <w:rPr>
            <w:noProof/>
            <w:webHidden/>
          </w:rPr>
          <w:tab/>
        </w:r>
        <w:r>
          <w:rPr>
            <w:noProof/>
            <w:webHidden/>
          </w:rPr>
          <w:fldChar w:fldCharType="begin"/>
        </w:r>
        <w:r>
          <w:rPr>
            <w:noProof/>
            <w:webHidden/>
          </w:rPr>
          <w:instrText xml:space="preserve"> PAGEREF _Toc528365566 \h </w:instrText>
        </w:r>
        <w:r>
          <w:rPr>
            <w:noProof/>
            <w:webHidden/>
          </w:rPr>
        </w:r>
        <w:r>
          <w:rPr>
            <w:noProof/>
            <w:webHidden/>
          </w:rPr>
          <w:fldChar w:fldCharType="separate"/>
        </w:r>
        <w:r>
          <w:rPr>
            <w:noProof/>
            <w:webHidden/>
          </w:rPr>
          <w:t>36</w:t>
        </w:r>
        <w:r>
          <w:rPr>
            <w:noProof/>
            <w:webHidden/>
          </w:rPr>
          <w:fldChar w:fldCharType="end"/>
        </w:r>
      </w:hyperlink>
    </w:p>
    <w:p w14:paraId="3574B570" w14:textId="704E4AA7" w:rsidR="000502CE" w:rsidRDefault="000502CE">
      <w:pPr>
        <w:pStyle w:val="TOC2"/>
        <w:tabs>
          <w:tab w:val="right" w:leader="dot" w:pos="8290"/>
        </w:tabs>
        <w:rPr>
          <w:rFonts w:eastAsiaTheme="minorEastAsia" w:cstheme="minorBidi"/>
          <w:smallCaps w:val="0"/>
          <w:noProof/>
          <w:kern w:val="0"/>
          <w:sz w:val="22"/>
          <w:szCs w:val="22"/>
        </w:rPr>
      </w:pPr>
      <w:hyperlink w:anchor="_Toc528365567" w:history="1">
        <w:r w:rsidRPr="004171B0">
          <w:rPr>
            <w:rStyle w:val="Hyperlink"/>
            <w:noProof/>
          </w:rPr>
          <w:t>4.1</w:t>
        </w:r>
        <w:r w:rsidRPr="004171B0">
          <w:rPr>
            <w:rStyle w:val="Hyperlink"/>
            <w:rFonts w:hint="eastAsia"/>
            <w:noProof/>
          </w:rPr>
          <w:t xml:space="preserve"> </w:t>
        </w:r>
        <w:r w:rsidRPr="004171B0">
          <w:rPr>
            <w:rStyle w:val="Hyperlink"/>
            <w:rFonts w:hint="eastAsia"/>
            <w:noProof/>
          </w:rPr>
          <w:t>實驗軟硬體</w:t>
        </w:r>
        <w:r>
          <w:rPr>
            <w:noProof/>
            <w:webHidden/>
          </w:rPr>
          <w:tab/>
        </w:r>
        <w:r>
          <w:rPr>
            <w:noProof/>
            <w:webHidden/>
          </w:rPr>
          <w:fldChar w:fldCharType="begin"/>
        </w:r>
        <w:r>
          <w:rPr>
            <w:noProof/>
            <w:webHidden/>
          </w:rPr>
          <w:instrText xml:space="preserve"> PAGEREF _Toc528365567 \h </w:instrText>
        </w:r>
        <w:r>
          <w:rPr>
            <w:noProof/>
            <w:webHidden/>
          </w:rPr>
        </w:r>
        <w:r>
          <w:rPr>
            <w:noProof/>
            <w:webHidden/>
          </w:rPr>
          <w:fldChar w:fldCharType="separate"/>
        </w:r>
        <w:r>
          <w:rPr>
            <w:noProof/>
            <w:webHidden/>
          </w:rPr>
          <w:t>36</w:t>
        </w:r>
        <w:r>
          <w:rPr>
            <w:noProof/>
            <w:webHidden/>
          </w:rPr>
          <w:fldChar w:fldCharType="end"/>
        </w:r>
      </w:hyperlink>
    </w:p>
    <w:p w14:paraId="59616AF1" w14:textId="6E8ECB48" w:rsidR="000502CE" w:rsidRDefault="000502CE">
      <w:pPr>
        <w:pStyle w:val="TOC3"/>
        <w:tabs>
          <w:tab w:val="right" w:leader="dot" w:pos="8290"/>
        </w:tabs>
        <w:rPr>
          <w:rFonts w:eastAsiaTheme="minorEastAsia" w:cstheme="minorBidi"/>
          <w:i w:val="0"/>
          <w:iCs w:val="0"/>
          <w:noProof/>
          <w:kern w:val="0"/>
          <w:sz w:val="22"/>
          <w:szCs w:val="22"/>
        </w:rPr>
      </w:pPr>
      <w:hyperlink w:anchor="_Toc528365568" w:history="1">
        <w:r w:rsidRPr="004171B0">
          <w:rPr>
            <w:rStyle w:val="Hyperlink"/>
            <w:noProof/>
          </w:rPr>
          <w:t>4.1.1 sEMG</w:t>
        </w:r>
        <w:r w:rsidRPr="004171B0">
          <w:rPr>
            <w:rStyle w:val="Hyperlink"/>
            <w:rFonts w:hint="eastAsia"/>
            <w:noProof/>
          </w:rPr>
          <w:t>訊號擷取與處理硬體</w:t>
        </w:r>
        <w:r>
          <w:rPr>
            <w:noProof/>
            <w:webHidden/>
          </w:rPr>
          <w:tab/>
        </w:r>
        <w:r>
          <w:rPr>
            <w:noProof/>
            <w:webHidden/>
          </w:rPr>
          <w:fldChar w:fldCharType="begin"/>
        </w:r>
        <w:r>
          <w:rPr>
            <w:noProof/>
            <w:webHidden/>
          </w:rPr>
          <w:instrText xml:space="preserve"> PAGEREF _Toc528365568 \h </w:instrText>
        </w:r>
        <w:r>
          <w:rPr>
            <w:noProof/>
            <w:webHidden/>
          </w:rPr>
        </w:r>
        <w:r>
          <w:rPr>
            <w:noProof/>
            <w:webHidden/>
          </w:rPr>
          <w:fldChar w:fldCharType="separate"/>
        </w:r>
        <w:r>
          <w:rPr>
            <w:noProof/>
            <w:webHidden/>
          </w:rPr>
          <w:t>36</w:t>
        </w:r>
        <w:r>
          <w:rPr>
            <w:noProof/>
            <w:webHidden/>
          </w:rPr>
          <w:fldChar w:fldCharType="end"/>
        </w:r>
      </w:hyperlink>
    </w:p>
    <w:p w14:paraId="095096EA" w14:textId="5A6984EB" w:rsidR="000502CE" w:rsidRDefault="000502CE">
      <w:pPr>
        <w:pStyle w:val="TOC3"/>
        <w:tabs>
          <w:tab w:val="right" w:leader="dot" w:pos="8290"/>
        </w:tabs>
        <w:rPr>
          <w:rFonts w:eastAsiaTheme="minorEastAsia" w:cstheme="minorBidi"/>
          <w:i w:val="0"/>
          <w:iCs w:val="0"/>
          <w:noProof/>
          <w:kern w:val="0"/>
          <w:sz w:val="22"/>
          <w:szCs w:val="22"/>
        </w:rPr>
      </w:pPr>
      <w:hyperlink w:anchor="_Toc528365569" w:history="1">
        <w:r w:rsidRPr="004171B0">
          <w:rPr>
            <w:rStyle w:val="Hyperlink"/>
            <w:noProof/>
          </w:rPr>
          <w:t>4.1.2 sEMG</w:t>
        </w:r>
        <w:r w:rsidRPr="004171B0">
          <w:rPr>
            <w:rStyle w:val="Hyperlink"/>
            <w:rFonts w:hint="eastAsia"/>
            <w:noProof/>
          </w:rPr>
          <w:t>訊號擷取與處理軟體</w:t>
        </w:r>
        <w:r>
          <w:rPr>
            <w:noProof/>
            <w:webHidden/>
          </w:rPr>
          <w:tab/>
        </w:r>
        <w:r>
          <w:rPr>
            <w:noProof/>
            <w:webHidden/>
          </w:rPr>
          <w:fldChar w:fldCharType="begin"/>
        </w:r>
        <w:r>
          <w:rPr>
            <w:noProof/>
            <w:webHidden/>
          </w:rPr>
          <w:instrText xml:space="preserve"> PAGEREF _Toc528365569 \h </w:instrText>
        </w:r>
        <w:r>
          <w:rPr>
            <w:noProof/>
            <w:webHidden/>
          </w:rPr>
        </w:r>
        <w:r>
          <w:rPr>
            <w:noProof/>
            <w:webHidden/>
          </w:rPr>
          <w:fldChar w:fldCharType="separate"/>
        </w:r>
        <w:r>
          <w:rPr>
            <w:noProof/>
            <w:webHidden/>
          </w:rPr>
          <w:t>39</w:t>
        </w:r>
        <w:r>
          <w:rPr>
            <w:noProof/>
            <w:webHidden/>
          </w:rPr>
          <w:fldChar w:fldCharType="end"/>
        </w:r>
      </w:hyperlink>
    </w:p>
    <w:p w14:paraId="73BA500B" w14:textId="3A0EF953" w:rsidR="000502CE" w:rsidRDefault="000502CE">
      <w:pPr>
        <w:pStyle w:val="TOC3"/>
        <w:tabs>
          <w:tab w:val="right" w:leader="dot" w:pos="8290"/>
        </w:tabs>
        <w:rPr>
          <w:rFonts w:eastAsiaTheme="minorEastAsia" w:cstheme="minorBidi"/>
          <w:i w:val="0"/>
          <w:iCs w:val="0"/>
          <w:noProof/>
          <w:kern w:val="0"/>
          <w:sz w:val="22"/>
          <w:szCs w:val="22"/>
        </w:rPr>
      </w:pPr>
      <w:hyperlink w:anchor="_Toc528365570" w:history="1">
        <w:r w:rsidRPr="004171B0">
          <w:rPr>
            <w:rStyle w:val="Hyperlink"/>
            <w:noProof/>
          </w:rPr>
          <w:t>4.1.3</w:t>
        </w:r>
        <w:r w:rsidRPr="004171B0">
          <w:rPr>
            <w:rStyle w:val="Hyperlink"/>
            <w:rFonts w:hint="eastAsia"/>
            <w:noProof/>
          </w:rPr>
          <w:t xml:space="preserve"> </w:t>
        </w:r>
        <w:r w:rsidRPr="004171B0">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365570 \h </w:instrText>
        </w:r>
        <w:r>
          <w:rPr>
            <w:noProof/>
            <w:webHidden/>
          </w:rPr>
        </w:r>
        <w:r>
          <w:rPr>
            <w:noProof/>
            <w:webHidden/>
          </w:rPr>
          <w:fldChar w:fldCharType="separate"/>
        </w:r>
        <w:r>
          <w:rPr>
            <w:noProof/>
            <w:webHidden/>
          </w:rPr>
          <w:t>39</w:t>
        </w:r>
        <w:r>
          <w:rPr>
            <w:noProof/>
            <w:webHidden/>
          </w:rPr>
          <w:fldChar w:fldCharType="end"/>
        </w:r>
      </w:hyperlink>
    </w:p>
    <w:p w14:paraId="64944A8D" w14:textId="2ECBF48C" w:rsidR="00CF5E84" w:rsidRPr="00C504B5" w:rsidRDefault="008177CF" w:rsidP="00CF5E84">
      <w:pPr>
        <w:pStyle w:val="Title"/>
        <w:rPr>
          <w:rFonts w:ascii="標楷體" w:hAnsi="標楷體"/>
        </w:rPr>
      </w:pPr>
      <w:r>
        <w:lastRenderedPageBreak/>
        <w:fldChar w:fldCharType="end"/>
      </w:r>
      <w:bookmarkStart w:id="5" w:name="_Toc357024737"/>
      <w:bookmarkStart w:id="6" w:name="_Toc528338385"/>
      <w:bookmarkStart w:id="7" w:name="_Toc528365537"/>
      <w:bookmarkEnd w:id="3"/>
      <w:bookmarkEnd w:id="4"/>
      <w:r w:rsidR="00CF5E84" w:rsidRPr="00C504B5">
        <w:rPr>
          <w:rFonts w:ascii="標楷體" w:hAnsi="標楷體" w:cs="微軟正黑體" w:hint="eastAsia"/>
        </w:rPr>
        <w:t>致</w:t>
      </w:r>
      <w:bookmarkEnd w:id="5"/>
      <w:r w:rsidR="00CF5E84" w:rsidRPr="00C504B5">
        <w:rPr>
          <w:rFonts w:ascii="標楷體" w:hAnsi="標楷體" w:cs="微軟正黑體" w:hint="eastAsia"/>
        </w:rPr>
        <w:t>謝</w:t>
      </w:r>
      <w:bookmarkEnd w:id="6"/>
      <w:bookmarkEnd w:id="7"/>
    </w:p>
    <w:p w14:paraId="27FCDC9E" w14:textId="77777777" w:rsidR="00CF5E84" w:rsidRPr="00E73EEA" w:rsidRDefault="00CF5E84" w:rsidP="00CF5E84">
      <w:pPr>
        <w:pStyle w:val="Title"/>
        <w:rPr>
          <w:rFonts w:cs="Times New Roman"/>
        </w:rPr>
      </w:pPr>
      <w:bookmarkStart w:id="8" w:name="_Toc357024738"/>
      <w:bookmarkStart w:id="9" w:name="_Toc528338386"/>
      <w:bookmarkStart w:id="10" w:name="_Toc528365538"/>
      <w:r w:rsidRPr="00E73EEA">
        <w:rPr>
          <w:rFonts w:hint="eastAsia"/>
        </w:rPr>
        <w:lastRenderedPageBreak/>
        <w:t>中文摘要</w:t>
      </w:r>
      <w:bookmarkEnd w:id="8"/>
      <w:bookmarkEnd w:id="9"/>
      <w:bookmarkEnd w:id="10"/>
    </w:p>
    <w:p w14:paraId="2AA85844" w14:textId="77777777" w:rsidR="00CF5E84" w:rsidRPr="00E73EEA" w:rsidRDefault="00CF5E84" w:rsidP="00CF5E84">
      <w:pPr>
        <w:pStyle w:val="Title"/>
      </w:pPr>
      <w:bookmarkStart w:id="11" w:name="_Toc357024739"/>
      <w:bookmarkStart w:id="12" w:name="_Toc528338387"/>
      <w:bookmarkStart w:id="13" w:name="_Toc528365539"/>
      <w:r w:rsidRPr="00E73EEA">
        <w:lastRenderedPageBreak/>
        <w:t>ABSTRACT</w:t>
      </w:r>
      <w:bookmarkEnd w:id="13"/>
    </w:p>
    <w:p w14:paraId="5930E7E3" w14:textId="6479C19B" w:rsidR="006B1D6F" w:rsidRDefault="0000243F" w:rsidP="0000243F">
      <w:pPr>
        <w:pStyle w:val="Title"/>
        <w:numPr>
          <w:ilvl w:val="0"/>
          <w:numId w:val="0"/>
        </w:numPr>
        <w:ind w:left="425" w:firstLine="55"/>
      </w:pPr>
      <w:bookmarkStart w:id="14" w:name="_Toc528365540"/>
      <w:bookmarkEnd w:id="11"/>
      <w:bookmarkEnd w:id="12"/>
      <w:r>
        <w:rPr>
          <w:rFonts w:hint="eastAsia"/>
        </w:rPr>
        <w:lastRenderedPageBreak/>
        <w:t>圖目錄</w:t>
      </w:r>
      <w:bookmarkEnd w:id="14"/>
    </w:p>
    <w:p w14:paraId="3E70D15E" w14:textId="637506BE" w:rsidR="000502CE"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365571" w:history="1">
        <w:r w:rsidR="000502CE" w:rsidRPr="00FA60FA">
          <w:rPr>
            <w:rStyle w:val="Hyperlink"/>
            <w:rFonts w:hint="eastAsia"/>
            <w:noProof/>
          </w:rPr>
          <w:t>圖</w:t>
        </w:r>
        <w:r w:rsidR="000502CE" w:rsidRPr="00FA60FA">
          <w:rPr>
            <w:rStyle w:val="Hyperlink"/>
            <w:noProof/>
          </w:rPr>
          <w:t xml:space="preserve"> 1 - </w:t>
        </w:r>
        <w:r w:rsidR="000502CE" w:rsidRPr="00FA60FA">
          <w:rPr>
            <w:rStyle w:val="Hyperlink"/>
            <w:rFonts w:hint="eastAsia"/>
            <w:noProof/>
          </w:rPr>
          <w:t>人體動作控制機制示意圖</w:t>
        </w:r>
        <w:r w:rsidR="000502CE">
          <w:rPr>
            <w:noProof/>
            <w:webHidden/>
          </w:rPr>
          <w:tab/>
        </w:r>
        <w:r w:rsidR="000502CE">
          <w:rPr>
            <w:noProof/>
            <w:webHidden/>
          </w:rPr>
          <w:fldChar w:fldCharType="begin"/>
        </w:r>
        <w:r w:rsidR="000502CE">
          <w:rPr>
            <w:noProof/>
            <w:webHidden/>
          </w:rPr>
          <w:instrText xml:space="preserve"> PAGEREF _Toc528365571 \h </w:instrText>
        </w:r>
        <w:r w:rsidR="000502CE">
          <w:rPr>
            <w:noProof/>
            <w:webHidden/>
          </w:rPr>
        </w:r>
        <w:r w:rsidR="000502CE">
          <w:rPr>
            <w:noProof/>
            <w:webHidden/>
          </w:rPr>
          <w:fldChar w:fldCharType="separate"/>
        </w:r>
        <w:r w:rsidR="000502CE">
          <w:rPr>
            <w:noProof/>
            <w:webHidden/>
          </w:rPr>
          <w:t>10</w:t>
        </w:r>
        <w:r w:rsidR="000502CE">
          <w:rPr>
            <w:noProof/>
            <w:webHidden/>
          </w:rPr>
          <w:fldChar w:fldCharType="end"/>
        </w:r>
      </w:hyperlink>
    </w:p>
    <w:p w14:paraId="091CD2F3" w14:textId="6703D028" w:rsidR="000502CE" w:rsidRDefault="000502CE">
      <w:pPr>
        <w:pStyle w:val="TableofFigures"/>
        <w:tabs>
          <w:tab w:val="right" w:leader="dot" w:pos="8290"/>
        </w:tabs>
        <w:rPr>
          <w:rFonts w:eastAsiaTheme="minorEastAsia" w:cstheme="minorBidi"/>
          <w:smallCaps w:val="0"/>
          <w:noProof/>
          <w:kern w:val="0"/>
          <w:sz w:val="22"/>
          <w:szCs w:val="22"/>
        </w:rPr>
      </w:pPr>
      <w:hyperlink w:anchor="_Toc528365572" w:history="1">
        <w:r w:rsidRPr="00FA60FA">
          <w:rPr>
            <w:rStyle w:val="Hyperlink"/>
            <w:rFonts w:hint="eastAsia"/>
            <w:noProof/>
          </w:rPr>
          <w:t>圖</w:t>
        </w:r>
        <w:r w:rsidRPr="00FA60FA">
          <w:rPr>
            <w:rStyle w:val="Hyperlink"/>
            <w:noProof/>
          </w:rPr>
          <w:t xml:space="preserve"> 2 - </w:t>
        </w:r>
        <w:r w:rsidRPr="00FA60FA">
          <w:rPr>
            <w:rStyle w:val="Hyperlink"/>
            <w:rFonts w:hint="eastAsia"/>
            <w:noProof/>
          </w:rPr>
          <w:t>侵入式</w:t>
        </w:r>
        <w:r w:rsidRPr="00FA60FA">
          <w:rPr>
            <w:rStyle w:val="Hyperlink"/>
            <w:noProof/>
          </w:rPr>
          <w:t>EMG</w:t>
        </w:r>
        <w:r>
          <w:rPr>
            <w:noProof/>
            <w:webHidden/>
          </w:rPr>
          <w:tab/>
        </w:r>
        <w:r>
          <w:rPr>
            <w:noProof/>
            <w:webHidden/>
          </w:rPr>
          <w:fldChar w:fldCharType="begin"/>
        </w:r>
        <w:r>
          <w:rPr>
            <w:noProof/>
            <w:webHidden/>
          </w:rPr>
          <w:instrText xml:space="preserve"> PAGEREF _Toc528365572 \h </w:instrText>
        </w:r>
        <w:r>
          <w:rPr>
            <w:noProof/>
            <w:webHidden/>
          </w:rPr>
        </w:r>
        <w:r>
          <w:rPr>
            <w:noProof/>
            <w:webHidden/>
          </w:rPr>
          <w:fldChar w:fldCharType="separate"/>
        </w:r>
        <w:r>
          <w:rPr>
            <w:noProof/>
            <w:webHidden/>
          </w:rPr>
          <w:t>11</w:t>
        </w:r>
        <w:r>
          <w:rPr>
            <w:noProof/>
            <w:webHidden/>
          </w:rPr>
          <w:fldChar w:fldCharType="end"/>
        </w:r>
      </w:hyperlink>
    </w:p>
    <w:p w14:paraId="31D578EA" w14:textId="29236444" w:rsidR="000502CE" w:rsidRDefault="000502CE">
      <w:pPr>
        <w:pStyle w:val="TableofFigures"/>
        <w:tabs>
          <w:tab w:val="right" w:leader="dot" w:pos="8290"/>
        </w:tabs>
        <w:rPr>
          <w:rFonts w:eastAsiaTheme="minorEastAsia" w:cstheme="minorBidi"/>
          <w:smallCaps w:val="0"/>
          <w:noProof/>
          <w:kern w:val="0"/>
          <w:sz w:val="22"/>
          <w:szCs w:val="22"/>
        </w:rPr>
      </w:pPr>
      <w:hyperlink w:anchor="_Toc528365573" w:history="1">
        <w:r w:rsidRPr="00FA60FA">
          <w:rPr>
            <w:rStyle w:val="Hyperlink"/>
            <w:rFonts w:hint="eastAsia"/>
            <w:noProof/>
          </w:rPr>
          <w:t>圖</w:t>
        </w:r>
        <w:r w:rsidRPr="00FA60FA">
          <w:rPr>
            <w:rStyle w:val="Hyperlink"/>
            <w:noProof/>
          </w:rPr>
          <w:t xml:space="preserve"> 3 - </w:t>
        </w:r>
        <w:r w:rsidRPr="00FA60FA">
          <w:rPr>
            <w:rStyle w:val="Hyperlink"/>
            <w:rFonts w:hint="eastAsia"/>
            <w:noProof/>
          </w:rPr>
          <w:t>雙極式</w:t>
        </w:r>
        <w:r w:rsidRPr="00FA60FA">
          <w:rPr>
            <w:rStyle w:val="Hyperlink"/>
            <w:noProof/>
          </w:rPr>
          <w:t>sEMG</w:t>
        </w:r>
        <w:r w:rsidRPr="00FA60FA">
          <w:rPr>
            <w:rStyle w:val="Hyperlink"/>
            <w:rFonts w:hint="eastAsia"/>
            <w:noProof/>
          </w:rPr>
          <w:t>電極</w:t>
        </w:r>
        <w:r>
          <w:rPr>
            <w:noProof/>
            <w:webHidden/>
          </w:rPr>
          <w:tab/>
        </w:r>
        <w:r>
          <w:rPr>
            <w:noProof/>
            <w:webHidden/>
          </w:rPr>
          <w:fldChar w:fldCharType="begin"/>
        </w:r>
        <w:r>
          <w:rPr>
            <w:noProof/>
            <w:webHidden/>
          </w:rPr>
          <w:instrText xml:space="preserve"> PAGEREF _Toc528365573 \h </w:instrText>
        </w:r>
        <w:r>
          <w:rPr>
            <w:noProof/>
            <w:webHidden/>
          </w:rPr>
        </w:r>
        <w:r>
          <w:rPr>
            <w:noProof/>
            <w:webHidden/>
          </w:rPr>
          <w:fldChar w:fldCharType="separate"/>
        </w:r>
        <w:r>
          <w:rPr>
            <w:noProof/>
            <w:webHidden/>
          </w:rPr>
          <w:t>12</w:t>
        </w:r>
        <w:r>
          <w:rPr>
            <w:noProof/>
            <w:webHidden/>
          </w:rPr>
          <w:fldChar w:fldCharType="end"/>
        </w:r>
      </w:hyperlink>
    </w:p>
    <w:p w14:paraId="658C6B2B" w14:textId="1D8EF808" w:rsidR="000502CE" w:rsidRDefault="000502CE">
      <w:pPr>
        <w:pStyle w:val="TableofFigures"/>
        <w:tabs>
          <w:tab w:val="right" w:leader="dot" w:pos="8290"/>
        </w:tabs>
        <w:rPr>
          <w:rFonts w:eastAsiaTheme="minorEastAsia" w:cstheme="minorBidi"/>
          <w:smallCaps w:val="0"/>
          <w:noProof/>
          <w:kern w:val="0"/>
          <w:sz w:val="22"/>
          <w:szCs w:val="22"/>
        </w:rPr>
      </w:pPr>
      <w:hyperlink w:anchor="_Toc528365574" w:history="1">
        <w:r w:rsidRPr="00FA60FA">
          <w:rPr>
            <w:rStyle w:val="Hyperlink"/>
            <w:rFonts w:hint="eastAsia"/>
            <w:noProof/>
          </w:rPr>
          <w:t>圖</w:t>
        </w:r>
        <w:r w:rsidRPr="00FA60FA">
          <w:rPr>
            <w:rStyle w:val="Hyperlink"/>
            <w:noProof/>
          </w:rPr>
          <w:t xml:space="preserve"> 4 - </w:t>
        </w:r>
        <w:r w:rsidRPr="00FA60FA">
          <w:rPr>
            <w:rStyle w:val="Hyperlink"/>
            <w:rFonts w:hint="eastAsia"/>
            <w:noProof/>
          </w:rPr>
          <w:t>表面式</w:t>
        </w:r>
        <w:r w:rsidRPr="00FA60FA">
          <w:rPr>
            <w:rStyle w:val="Hyperlink"/>
            <w:noProof/>
          </w:rPr>
          <w:t>EMG</w:t>
        </w:r>
        <w:r w:rsidRPr="00FA60FA">
          <w:rPr>
            <w:rStyle w:val="Hyperlink"/>
            <w:rFonts w:hint="eastAsia"/>
            <w:noProof/>
          </w:rPr>
          <w:t>陣列</w:t>
        </w:r>
        <w:r w:rsidRPr="00FA60FA">
          <w:rPr>
            <w:rStyle w:val="Hyperlink"/>
            <w:noProof/>
          </w:rPr>
          <w:t>[15]</w:t>
        </w:r>
        <w:r>
          <w:rPr>
            <w:noProof/>
            <w:webHidden/>
          </w:rPr>
          <w:tab/>
        </w:r>
        <w:r>
          <w:rPr>
            <w:noProof/>
            <w:webHidden/>
          </w:rPr>
          <w:fldChar w:fldCharType="begin"/>
        </w:r>
        <w:r>
          <w:rPr>
            <w:noProof/>
            <w:webHidden/>
          </w:rPr>
          <w:instrText xml:space="preserve"> PAGEREF _Toc528365574 \h </w:instrText>
        </w:r>
        <w:r>
          <w:rPr>
            <w:noProof/>
            <w:webHidden/>
          </w:rPr>
        </w:r>
        <w:r>
          <w:rPr>
            <w:noProof/>
            <w:webHidden/>
          </w:rPr>
          <w:fldChar w:fldCharType="separate"/>
        </w:r>
        <w:r>
          <w:rPr>
            <w:noProof/>
            <w:webHidden/>
          </w:rPr>
          <w:t>12</w:t>
        </w:r>
        <w:r>
          <w:rPr>
            <w:noProof/>
            <w:webHidden/>
          </w:rPr>
          <w:fldChar w:fldCharType="end"/>
        </w:r>
      </w:hyperlink>
    </w:p>
    <w:p w14:paraId="56F8395F" w14:textId="36C87827" w:rsidR="000502CE" w:rsidRDefault="000502CE">
      <w:pPr>
        <w:pStyle w:val="TableofFigures"/>
        <w:tabs>
          <w:tab w:val="right" w:leader="dot" w:pos="8290"/>
        </w:tabs>
        <w:rPr>
          <w:rFonts w:eastAsiaTheme="minorEastAsia" w:cstheme="minorBidi"/>
          <w:smallCaps w:val="0"/>
          <w:noProof/>
          <w:kern w:val="0"/>
          <w:sz w:val="22"/>
          <w:szCs w:val="22"/>
        </w:rPr>
      </w:pPr>
      <w:hyperlink w:anchor="_Toc528365575" w:history="1">
        <w:r w:rsidRPr="00FA60FA">
          <w:rPr>
            <w:rStyle w:val="Hyperlink"/>
            <w:rFonts w:hint="eastAsia"/>
            <w:noProof/>
          </w:rPr>
          <w:t>圖</w:t>
        </w:r>
        <w:r w:rsidRPr="00FA60FA">
          <w:rPr>
            <w:rStyle w:val="Hyperlink"/>
            <w:noProof/>
          </w:rPr>
          <w:t xml:space="preserve"> 5 - sEMG</w:t>
        </w:r>
        <w:r w:rsidRPr="00FA60FA">
          <w:rPr>
            <w:rStyle w:val="Hyperlink"/>
            <w:rFonts w:hint="eastAsia"/>
            <w:noProof/>
          </w:rPr>
          <w:t>交擾</w:t>
        </w:r>
        <w:r>
          <w:rPr>
            <w:noProof/>
            <w:webHidden/>
          </w:rPr>
          <w:tab/>
        </w:r>
        <w:r>
          <w:rPr>
            <w:noProof/>
            <w:webHidden/>
          </w:rPr>
          <w:fldChar w:fldCharType="begin"/>
        </w:r>
        <w:r>
          <w:rPr>
            <w:noProof/>
            <w:webHidden/>
          </w:rPr>
          <w:instrText xml:space="preserve"> PAGEREF _Toc528365575 \h </w:instrText>
        </w:r>
        <w:r>
          <w:rPr>
            <w:noProof/>
            <w:webHidden/>
          </w:rPr>
        </w:r>
        <w:r>
          <w:rPr>
            <w:noProof/>
            <w:webHidden/>
          </w:rPr>
          <w:fldChar w:fldCharType="separate"/>
        </w:r>
        <w:r>
          <w:rPr>
            <w:noProof/>
            <w:webHidden/>
          </w:rPr>
          <w:t>12</w:t>
        </w:r>
        <w:r>
          <w:rPr>
            <w:noProof/>
            <w:webHidden/>
          </w:rPr>
          <w:fldChar w:fldCharType="end"/>
        </w:r>
      </w:hyperlink>
    </w:p>
    <w:p w14:paraId="0BBDC8CF" w14:textId="320F1F23" w:rsidR="000502CE" w:rsidRDefault="000502CE">
      <w:pPr>
        <w:pStyle w:val="TableofFigures"/>
        <w:tabs>
          <w:tab w:val="right" w:leader="dot" w:pos="8290"/>
        </w:tabs>
        <w:rPr>
          <w:rFonts w:eastAsiaTheme="minorEastAsia" w:cstheme="minorBidi"/>
          <w:smallCaps w:val="0"/>
          <w:noProof/>
          <w:kern w:val="0"/>
          <w:sz w:val="22"/>
          <w:szCs w:val="22"/>
        </w:rPr>
      </w:pPr>
      <w:hyperlink w:anchor="_Toc528365576" w:history="1">
        <w:r w:rsidRPr="00FA60FA">
          <w:rPr>
            <w:rStyle w:val="Hyperlink"/>
            <w:rFonts w:hint="eastAsia"/>
            <w:noProof/>
          </w:rPr>
          <w:t>圖</w:t>
        </w:r>
        <w:r w:rsidRPr="00FA60FA">
          <w:rPr>
            <w:rStyle w:val="Hyperlink"/>
            <w:noProof/>
          </w:rPr>
          <w:t xml:space="preserve"> 6 - </w:t>
        </w:r>
        <w:r w:rsidRPr="00FA60FA">
          <w:rPr>
            <w:rStyle w:val="Hyperlink"/>
            <w:rFonts w:hint="eastAsia"/>
            <w:noProof/>
          </w:rPr>
          <w:t>雙極式</w:t>
        </w:r>
        <w:r w:rsidRPr="00FA60FA">
          <w:rPr>
            <w:rStyle w:val="Hyperlink"/>
            <w:noProof/>
          </w:rPr>
          <w:t>sEMG</w:t>
        </w:r>
        <w:r w:rsidRPr="00FA60FA">
          <w:rPr>
            <w:rStyle w:val="Hyperlink"/>
            <w:rFonts w:hint="eastAsia"/>
            <w:noProof/>
          </w:rPr>
          <w:t>等效電路</w:t>
        </w:r>
        <w:r w:rsidRPr="00FA60FA">
          <w:rPr>
            <w:rStyle w:val="Hyperlink"/>
            <w:noProof/>
          </w:rPr>
          <w:t>[1]</w:t>
        </w:r>
        <w:r>
          <w:rPr>
            <w:noProof/>
            <w:webHidden/>
          </w:rPr>
          <w:tab/>
        </w:r>
        <w:r>
          <w:rPr>
            <w:noProof/>
            <w:webHidden/>
          </w:rPr>
          <w:fldChar w:fldCharType="begin"/>
        </w:r>
        <w:r>
          <w:rPr>
            <w:noProof/>
            <w:webHidden/>
          </w:rPr>
          <w:instrText xml:space="preserve"> PAGEREF _Toc528365576 \h </w:instrText>
        </w:r>
        <w:r>
          <w:rPr>
            <w:noProof/>
            <w:webHidden/>
          </w:rPr>
        </w:r>
        <w:r>
          <w:rPr>
            <w:noProof/>
            <w:webHidden/>
          </w:rPr>
          <w:fldChar w:fldCharType="separate"/>
        </w:r>
        <w:r>
          <w:rPr>
            <w:noProof/>
            <w:webHidden/>
          </w:rPr>
          <w:t>13</w:t>
        </w:r>
        <w:r>
          <w:rPr>
            <w:noProof/>
            <w:webHidden/>
          </w:rPr>
          <w:fldChar w:fldCharType="end"/>
        </w:r>
      </w:hyperlink>
    </w:p>
    <w:p w14:paraId="0ACD51C5" w14:textId="5B404EE0" w:rsidR="000502CE" w:rsidRDefault="000502CE">
      <w:pPr>
        <w:pStyle w:val="TableofFigures"/>
        <w:tabs>
          <w:tab w:val="right" w:leader="dot" w:pos="8290"/>
        </w:tabs>
        <w:rPr>
          <w:rFonts w:eastAsiaTheme="minorEastAsia" w:cstheme="minorBidi"/>
          <w:smallCaps w:val="0"/>
          <w:noProof/>
          <w:kern w:val="0"/>
          <w:sz w:val="22"/>
          <w:szCs w:val="22"/>
        </w:rPr>
      </w:pPr>
      <w:hyperlink w:anchor="_Toc528365577" w:history="1">
        <w:r w:rsidRPr="00FA60FA">
          <w:rPr>
            <w:rStyle w:val="Hyperlink"/>
            <w:rFonts w:hint="eastAsia"/>
            <w:noProof/>
          </w:rPr>
          <w:t>圖</w:t>
        </w:r>
        <w:r w:rsidRPr="00FA60FA">
          <w:rPr>
            <w:rStyle w:val="Hyperlink"/>
            <w:noProof/>
          </w:rPr>
          <w:t xml:space="preserve"> 7 - </w:t>
        </w:r>
        <w:r w:rsidRPr="00FA60FA">
          <w:rPr>
            <w:rStyle w:val="Hyperlink"/>
            <w:rFonts w:hint="eastAsia"/>
            <w:noProof/>
          </w:rPr>
          <w:t>人類前臂肌肉</w:t>
        </w:r>
        <w:r w:rsidRPr="00FA60FA">
          <w:rPr>
            <w:rStyle w:val="Hyperlink"/>
            <w:noProof/>
          </w:rPr>
          <w:t>[24]</w:t>
        </w:r>
        <w:r>
          <w:rPr>
            <w:noProof/>
            <w:webHidden/>
          </w:rPr>
          <w:tab/>
        </w:r>
        <w:r>
          <w:rPr>
            <w:noProof/>
            <w:webHidden/>
          </w:rPr>
          <w:fldChar w:fldCharType="begin"/>
        </w:r>
        <w:r>
          <w:rPr>
            <w:noProof/>
            <w:webHidden/>
          </w:rPr>
          <w:instrText xml:space="preserve"> PAGEREF _Toc528365577 \h </w:instrText>
        </w:r>
        <w:r>
          <w:rPr>
            <w:noProof/>
            <w:webHidden/>
          </w:rPr>
        </w:r>
        <w:r>
          <w:rPr>
            <w:noProof/>
            <w:webHidden/>
          </w:rPr>
          <w:fldChar w:fldCharType="separate"/>
        </w:r>
        <w:r>
          <w:rPr>
            <w:noProof/>
            <w:webHidden/>
          </w:rPr>
          <w:t>15</w:t>
        </w:r>
        <w:r>
          <w:rPr>
            <w:noProof/>
            <w:webHidden/>
          </w:rPr>
          <w:fldChar w:fldCharType="end"/>
        </w:r>
      </w:hyperlink>
    </w:p>
    <w:p w14:paraId="01C69842" w14:textId="0A623DCF" w:rsidR="000502CE" w:rsidRDefault="000502CE">
      <w:pPr>
        <w:pStyle w:val="TableofFigures"/>
        <w:tabs>
          <w:tab w:val="right" w:leader="dot" w:pos="8290"/>
        </w:tabs>
        <w:rPr>
          <w:rFonts w:eastAsiaTheme="minorEastAsia" w:cstheme="minorBidi"/>
          <w:smallCaps w:val="0"/>
          <w:noProof/>
          <w:kern w:val="0"/>
          <w:sz w:val="22"/>
          <w:szCs w:val="22"/>
        </w:rPr>
      </w:pPr>
      <w:hyperlink w:anchor="_Toc528365578" w:history="1">
        <w:r w:rsidRPr="00FA60FA">
          <w:rPr>
            <w:rStyle w:val="Hyperlink"/>
            <w:rFonts w:hint="eastAsia"/>
            <w:noProof/>
          </w:rPr>
          <w:t>圖</w:t>
        </w:r>
        <w:r w:rsidRPr="00FA60FA">
          <w:rPr>
            <w:rStyle w:val="Hyperlink"/>
            <w:noProof/>
          </w:rPr>
          <w:t xml:space="preserve"> 8 – </w:t>
        </w:r>
        <w:r w:rsidRPr="00FA60FA">
          <w:rPr>
            <w:rStyle w:val="Hyperlink"/>
            <w:rFonts w:hint="eastAsia"/>
            <w:noProof/>
          </w:rPr>
          <w:t>手腕動作</w:t>
        </w:r>
        <w:r>
          <w:rPr>
            <w:noProof/>
            <w:webHidden/>
          </w:rPr>
          <w:tab/>
        </w:r>
        <w:r>
          <w:rPr>
            <w:noProof/>
            <w:webHidden/>
          </w:rPr>
          <w:fldChar w:fldCharType="begin"/>
        </w:r>
        <w:r>
          <w:rPr>
            <w:noProof/>
            <w:webHidden/>
          </w:rPr>
          <w:instrText xml:space="preserve"> PAGEREF _Toc528365578 \h </w:instrText>
        </w:r>
        <w:r>
          <w:rPr>
            <w:noProof/>
            <w:webHidden/>
          </w:rPr>
        </w:r>
        <w:r>
          <w:rPr>
            <w:noProof/>
            <w:webHidden/>
          </w:rPr>
          <w:fldChar w:fldCharType="separate"/>
        </w:r>
        <w:r>
          <w:rPr>
            <w:noProof/>
            <w:webHidden/>
          </w:rPr>
          <w:t>15</w:t>
        </w:r>
        <w:r>
          <w:rPr>
            <w:noProof/>
            <w:webHidden/>
          </w:rPr>
          <w:fldChar w:fldCharType="end"/>
        </w:r>
      </w:hyperlink>
    </w:p>
    <w:p w14:paraId="3ACBDD77" w14:textId="3C4EF25A" w:rsidR="000502CE" w:rsidRDefault="000502CE">
      <w:pPr>
        <w:pStyle w:val="TableofFigures"/>
        <w:tabs>
          <w:tab w:val="right" w:leader="dot" w:pos="8290"/>
        </w:tabs>
        <w:rPr>
          <w:rFonts w:eastAsiaTheme="minorEastAsia" w:cstheme="minorBidi"/>
          <w:smallCaps w:val="0"/>
          <w:noProof/>
          <w:kern w:val="0"/>
          <w:sz w:val="22"/>
          <w:szCs w:val="22"/>
        </w:rPr>
      </w:pPr>
      <w:hyperlink w:anchor="_Toc528365579" w:history="1">
        <w:r w:rsidRPr="00FA60FA">
          <w:rPr>
            <w:rStyle w:val="Hyperlink"/>
            <w:rFonts w:hint="eastAsia"/>
            <w:noProof/>
          </w:rPr>
          <w:t>圖</w:t>
        </w:r>
        <w:r w:rsidRPr="00FA60FA">
          <w:rPr>
            <w:rStyle w:val="Hyperlink"/>
            <w:noProof/>
          </w:rPr>
          <w:t xml:space="preserve"> 9 – </w:t>
        </w:r>
        <w:r w:rsidRPr="00FA60FA">
          <w:rPr>
            <w:rStyle w:val="Hyperlink"/>
            <w:rFonts w:hint="eastAsia"/>
            <w:noProof/>
          </w:rPr>
          <w:t>手腕動作肌肉</w:t>
        </w:r>
        <w:r w:rsidRPr="00FA60FA">
          <w:rPr>
            <w:rStyle w:val="Hyperlink"/>
            <w:noProof/>
          </w:rPr>
          <w:t>[24]</w:t>
        </w:r>
        <w:r>
          <w:rPr>
            <w:noProof/>
            <w:webHidden/>
          </w:rPr>
          <w:tab/>
        </w:r>
        <w:r>
          <w:rPr>
            <w:noProof/>
            <w:webHidden/>
          </w:rPr>
          <w:fldChar w:fldCharType="begin"/>
        </w:r>
        <w:r>
          <w:rPr>
            <w:noProof/>
            <w:webHidden/>
          </w:rPr>
          <w:instrText xml:space="preserve"> PAGEREF _Toc528365579 \h </w:instrText>
        </w:r>
        <w:r>
          <w:rPr>
            <w:noProof/>
            <w:webHidden/>
          </w:rPr>
        </w:r>
        <w:r>
          <w:rPr>
            <w:noProof/>
            <w:webHidden/>
          </w:rPr>
          <w:fldChar w:fldCharType="separate"/>
        </w:r>
        <w:r>
          <w:rPr>
            <w:noProof/>
            <w:webHidden/>
          </w:rPr>
          <w:t>17</w:t>
        </w:r>
        <w:r>
          <w:rPr>
            <w:noProof/>
            <w:webHidden/>
          </w:rPr>
          <w:fldChar w:fldCharType="end"/>
        </w:r>
      </w:hyperlink>
    </w:p>
    <w:p w14:paraId="39FBEEA2" w14:textId="728F2149" w:rsidR="000502CE" w:rsidRDefault="000502CE">
      <w:pPr>
        <w:pStyle w:val="TableofFigures"/>
        <w:tabs>
          <w:tab w:val="right" w:leader="dot" w:pos="8290"/>
        </w:tabs>
        <w:rPr>
          <w:rFonts w:eastAsiaTheme="minorEastAsia" w:cstheme="minorBidi"/>
          <w:smallCaps w:val="0"/>
          <w:noProof/>
          <w:kern w:val="0"/>
          <w:sz w:val="22"/>
          <w:szCs w:val="22"/>
        </w:rPr>
      </w:pPr>
      <w:hyperlink w:anchor="_Toc528365580" w:history="1">
        <w:r w:rsidRPr="00FA60FA">
          <w:rPr>
            <w:rStyle w:val="Hyperlink"/>
            <w:rFonts w:hint="eastAsia"/>
            <w:noProof/>
          </w:rPr>
          <w:t>圖</w:t>
        </w:r>
        <w:r w:rsidRPr="00FA60FA">
          <w:rPr>
            <w:rStyle w:val="Hyperlink"/>
            <w:noProof/>
          </w:rPr>
          <w:t xml:space="preserve"> 10 – </w:t>
        </w:r>
        <w:r w:rsidRPr="00FA60FA">
          <w:rPr>
            <w:rStyle w:val="Hyperlink"/>
            <w:rFonts w:hint="eastAsia"/>
            <w:noProof/>
          </w:rPr>
          <w:t>原始</w:t>
        </w:r>
        <w:r w:rsidRPr="00FA60FA">
          <w:rPr>
            <w:rStyle w:val="Hyperlink"/>
            <w:noProof/>
          </w:rPr>
          <w:t>sEMG</w:t>
        </w:r>
        <w:r w:rsidRPr="00FA60FA">
          <w:rPr>
            <w:rStyle w:val="Hyperlink"/>
            <w:rFonts w:hint="eastAsia"/>
            <w:noProof/>
          </w:rPr>
          <w:t>訊號</w:t>
        </w:r>
        <w:r>
          <w:rPr>
            <w:noProof/>
            <w:webHidden/>
          </w:rPr>
          <w:tab/>
        </w:r>
        <w:r>
          <w:rPr>
            <w:noProof/>
            <w:webHidden/>
          </w:rPr>
          <w:fldChar w:fldCharType="begin"/>
        </w:r>
        <w:r>
          <w:rPr>
            <w:noProof/>
            <w:webHidden/>
          </w:rPr>
          <w:instrText xml:space="preserve"> PAGEREF _Toc528365580 \h </w:instrText>
        </w:r>
        <w:r>
          <w:rPr>
            <w:noProof/>
            <w:webHidden/>
          </w:rPr>
        </w:r>
        <w:r>
          <w:rPr>
            <w:noProof/>
            <w:webHidden/>
          </w:rPr>
          <w:fldChar w:fldCharType="separate"/>
        </w:r>
        <w:r>
          <w:rPr>
            <w:noProof/>
            <w:webHidden/>
          </w:rPr>
          <w:t>19</w:t>
        </w:r>
        <w:r>
          <w:rPr>
            <w:noProof/>
            <w:webHidden/>
          </w:rPr>
          <w:fldChar w:fldCharType="end"/>
        </w:r>
      </w:hyperlink>
    </w:p>
    <w:p w14:paraId="10FE8383" w14:textId="7AF51A79" w:rsidR="000502CE" w:rsidRDefault="000502CE">
      <w:pPr>
        <w:pStyle w:val="TableofFigures"/>
        <w:tabs>
          <w:tab w:val="right" w:leader="dot" w:pos="8290"/>
        </w:tabs>
        <w:rPr>
          <w:rFonts w:eastAsiaTheme="minorEastAsia" w:cstheme="minorBidi"/>
          <w:smallCaps w:val="0"/>
          <w:noProof/>
          <w:kern w:val="0"/>
          <w:sz w:val="22"/>
          <w:szCs w:val="22"/>
        </w:rPr>
      </w:pPr>
      <w:hyperlink w:anchor="_Toc528365581" w:history="1">
        <w:r w:rsidRPr="00FA60FA">
          <w:rPr>
            <w:rStyle w:val="Hyperlink"/>
            <w:rFonts w:hint="eastAsia"/>
            <w:noProof/>
          </w:rPr>
          <w:t>圖</w:t>
        </w:r>
        <w:r w:rsidRPr="00FA60FA">
          <w:rPr>
            <w:rStyle w:val="Hyperlink"/>
            <w:noProof/>
          </w:rPr>
          <w:t xml:space="preserve"> 11 – sEMG</w:t>
        </w:r>
        <w:r w:rsidRPr="00FA60FA">
          <w:rPr>
            <w:rStyle w:val="Hyperlink"/>
            <w:rFonts w:hint="eastAsia"/>
            <w:noProof/>
          </w:rPr>
          <w:t>訊號的</w:t>
        </w:r>
        <w:r w:rsidRPr="00FA60FA">
          <w:rPr>
            <w:rStyle w:val="Hyperlink"/>
            <w:noProof/>
          </w:rPr>
          <w:t>MAV</w:t>
        </w:r>
        <w:r w:rsidRPr="00FA60FA">
          <w:rPr>
            <w:rStyle w:val="Hyperlink"/>
            <w:rFonts w:hint="eastAsia"/>
            <w:noProof/>
          </w:rPr>
          <w:t>值</w:t>
        </w:r>
        <w:r>
          <w:rPr>
            <w:noProof/>
            <w:webHidden/>
          </w:rPr>
          <w:tab/>
        </w:r>
        <w:r>
          <w:rPr>
            <w:noProof/>
            <w:webHidden/>
          </w:rPr>
          <w:fldChar w:fldCharType="begin"/>
        </w:r>
        <w:r>
          <w:rPr>
            <w:noProof/>
            <w:webHidden/>
          </w:rPr>
          <w:instrText xml:space="preserve"> PAGEREF _Toc528365581 \h </w:instrText>
        </w:r>
        <w:r>
          <w:rPr>
            <w:noProof/>
            <w:webHidden/>
          </w:rPr>
        </w:r>
        <w:r>
          <w:rPr>
            <w:noProof/>
            <w:webHidden/>
          </w:rPr>
          <w:fldChar w:fldCharType="separate"/>
        </w:r>
        <w:r>
          <w:rPr>
            <w:noProof/>
            <w:webHidden/>
          </w:rPr>
          <w:t>19</w:t>
        </w:r>
        <w:r>
          <w:rPr>
            <w:noProof/>
            <w:webHidden/>
          </w:rPr>
          <w:fldChar w:fldCharType="end"/>
        </w:r>
      </w:hyperlink>
    </w:p>
    <w:p w14:paraId="0F07F715" w14:textId="1A997B2F" w:rsidR="000502CE" w:rsidRDefault="000502CE">
      <w:pPr>
        <w:pStyle w:val="TableofFigures"/>
        <w:tabs>
          <w:tab w:val="right" w:leader="dot" w:pos="8290"/>
        </w:tabs>
        <w:rPr>
          <w:rFonts w:eastAsiaTheme="minorEastAsia" w:cstheme="minorBidi"/>
          <w:smallCaps w:val="0"/>
          <w:noProof/>
          <w:kern w:val="0"/>
          <w:sz w:val="22"/>
          <w:szCs w:val="22"/>
        </w:rPr>
      </w:pPr>
      <w:hyperlink w:anchor="_Toc528365582" w:history="1">
        <w:r w:rsidRPr="00FA60FA">
          <w:rPr>
            <w:rStyle w:val="Hyperlink"/>
            <w:rFonts w:hint="eastAsia"/>
            <w:noProof/>
          </w:rPr>
          <w:t>圖</w:t>
        </w:r>
        <w:r w:rsidRPr="00FA60FA">
          <w:rPr>
            <w:rStyle w:val="Hyperlink"/>
            <w:noProof/>
          </w:rPr>
          <w:t xml:space="preserve"> 12 – sEMG</w:t>
        </w:r>
        <w:r w:rsidRPr="00FA60FA">
          <w:rPr>
            <w:rStyle w:val="Hyperlink"/>
            <w:rFonts w:hint="eastAsia"/>
            <w:noProof/>
          </w:rPr>
          <w:t>訊號的</w:t>
        </w:r>
        <w:r w:rsidRPr="00FA60FA">
          <w:rPr>
            <w:rStyle w:val="Hyperlink"/>
            <w:noProof/>
          </w:rPr>
          <w:t>RMS</w:t>
        </w:r>
        <w:r w:rsidRPr="00FA60FA">
          <w:rPr>
            <w:rStyle w:val="Hyperlink"/>
            <w:rFonts w:hint="eastAsia"/>
            <w:noProof/>
          </w:rPr>
          <w:t>值</w:t>
        </w:r>
        <w:r>
          <w:rPr>
            <w:noProof/>
            <w:webHidden/>
          </w:rPr>
          <w:tab/>
        </w:r>
        <w:r>
          <w:rPr>
            <w:noProof/>
            <w:webHidden/>
          </w:rPr>
          <w:fldChar w:fldCharType="begin"/>
        </w:r>
        <w:r>
          <w:rPr>
            <w:noProof/>
            <w:webHidden/>
          </w:rPr>
          <w:instrText xml:space="preserve"> PAGEREF _Toc528365582 \h </w:instrText>
        </w:r>
        <w:r>
          <w:rPr>
            <w:noProof/>
            <w:webHidden/>
          </w:rPr>
        </w:r>
        <w:r>
          <w:rPr>
            <w:noProof/>
            <w:webHidden/>
          </w:rPr>
          <w:fldChar w:fldCharType="separate"/>
        </w:r>
        <w:r>
          <w:rPr>
            <w:noProof/>
            <w:webHidden/>
          </w:rPr>
          <w:t>20</w:t>
        </w:r>
        <w:r>
          <w:rPr>
            <w:noProof/>
            <w:webHidden/>
          </w:rPr>
          <w:fldChar w:fldCharType="end"/>
        </w:r>
      </w:hyperlink>
    </w:p>
    <w:p w14:paraId="3F9EA6D6" w14:textId="42343105" w:rsidR="000502CE" w:rsidRDefault="000502CE">
      <w:pPr>
        <w:pStyle w:val="TableofFigures"/>
        <w:tabs>
          <w:tab w:val="right" w:leader="dot" w:pos="8290"/>
        </w:tabs>
        <w:rPr>
          <w:rFonts w:eastAsiaTheme="minorEastAsia" w:cstheme="minorBidi"/>
          <w:smallCaps w:val="0"/>
          <w:noProof/>
          <w:kern w:val="0"/>
          <w:sz w:val="22"/>
          <w:szCs w:val="22"/>
        </w:rPr>
      </w:pPr>
      <w:hyperlink w:anchor="_Toc528365583" w:history="1">
        <w:r w:rsidRPr="00FA60FA">
          <w:rPr>
            <w:rStyle w:val="Hyperlink"/>
            <w:rFonts w:hint="eastAsia"/>
            <w:noProof/>
          </w:rPr>
          <w:t>圖</w:t>
        </w:r>
        <w:r w:rsidRPr="00FA60FA">
          <w:rPr>
            <w:rStyle w:val="Hyperlink"/>
            <w:noProof/>
          </w:rPr>
          <w:t xml:space="preserve"> 13 – </w:t>
        </w:r>
        <w:r w:rsidRPr="00FA60FA">
          <w:rPr>
            <w:rStyle w:val="Hyperlink"/>
            <w:rFonts w:hint="eastAsia"/>
            <w:noProof/>
          </w:rPr>
          <w:t>比較</w:t>
        </w:r>
        <w:r w:rsidRPr="00FA60FA">
          <w:rPr>
            <w:rStyle w:val="Hyperlink"/>
            <w:noProof/>
          </w:rPr>
          <w:t>sEMG</w:t>
        </w:r>
        <w:r w:rsidRPr="00FA60FA">
          <w:rPr>
            <w:rStyle w:val="Hyperlink"/>
            <w:rFonts w:hint="eastAsia"/>
            <w:noProof/>
          </w:rPr>
          <w:t>訊號的</w:t>
        </w:r>
        <w:r w:rsidRPr="00FA60FA">
          <w:rPr>
            <w:rStyle w:val="Hyperlink"/>
            <w:noProof/>
          </w:rPr>
          <w:t>MAV</w:t>
        </w:r>
        <w:r w:rsidRPr="00FA60FA">
          <w:rPr>
            <w:rStyle w:val="Hyperlink"/>
            <w:rFonts w:hint="eastAsia"/>
            <w:noProof/>
          </w:rPr>
          <w:t>和</w:t>
        </w:r>
        <w:r w:rsidRPr="00FA60FA">
          <w:rPr>
            <w:rStyle w:val="Hyperlink"/>
            <w:noProof/>
          </w:rPr>
          <w:t>RMS</w:t>
        </w:r>
        <w:r w:rsidRPr="00FA60FA">
          <w:rPr>
            <w:rStyle w:val="Hyperlink"/>
            <w:rFonts w:hint="eastAsia"/>
            <w:noProof/>
          </w:rPr>
          <w:t>值</w:t>
        </w:r>
        <w:r>
          <w:rPr>
            <w:noProof/>
            <w:webHidden/>
          </w:rPr>
          <w:tab/>
        </w:r>
        <w:r>
          <w:rPr>
            <w:noProof/>
            <w:webHidden/>
          </w:rPr>
          <w:fldChar w:fldCharType="begin"/>
        </w:r>
        <w:r>
          <w:rPr>
            <w:noProof/>
            <w:webHidden/>
          </w:rPr>
          <w:instrText xml:space="preserve"> PAGEREF _Toc528365583 \h </w:instrText>
        </w:r>
        <w:r>
          <w:rPr>
            <w:noProof/>
            <w:webHidden/>
          </w:rPr>
        </w:r>
        <w:r>
          <w:rPr>
            <w:noProof/>
            <w:webHidden/>
          </w:rPr>
          <w:fldChar w:fldCharType="separate"/>
        </w:r>
        <w:r>
          <w:rPr>
            <w:noProof/>
            <w:webHidden/>
          </w:rPr>
          <w:t>20</w:t>
        </w:r>
        <w:r>
          <w:rPr>
            <w:noProof/>
            <w:webHidden/>
          </w:rPr>
          <w:fldChar w:fldCharType="end"/>
        </w:r>
      </w:hyperlink>
    </w:p>
    <w:p w14:paraId="44734126" w14:textId="615044AD" w:rsidR="000502CE" w:rsidRDefault="000502CE">
      <w:pPr>
        <w:pStyle w:val="TableofFigures"/>
        <w:tabs>
          <w:tab w:val="right" w:leader="dot" w:pos="8290"/>
        </w:tabs>
        <w:rPr>
          <w:rFonts w:eastAsiaTheme="minorEastAsia" w:cstheme="minorBidi"/>
          <w:smallCaps w:val="0"/>
          <w:noProof/>
          <w:kern w:val="0"/>
          <w:sz w:val="22"/>
          <w:szCs w:val="22"/>
        </w:rPr>
      </w:pPr>
      <w:hyperlink w:anchor="_Toc528365584" w:history="1">
        <w:r w:rsidRPr="00FA60FA">
          <w:rPr>
            <w:rStyle w:val="Hyperlink"/>
            <w:rFonts w:hint="eastAsia"/>
            <w:noProof/>
          </w:rPr>
          <w:t>圖</w:t>
        </w:r>
        <w:r w:rsidRPr="00FA60FA">
          <w:rPr>
            <w:rStyle w:val="Hyperlink"/>
            <w:noProof/>
          </w:rPr>
          <w:t xml:space="preserve"> 14 – </w:t>
        </w:r>
        <w:r w:rsidRPr="00FA60FA">
          <w:rPr>
            <w:rStyle w:val="Hyperlink"/>
            <w:rFonts w:hint="eastAsia"/>
            <w:noProof/>
          </w:rPr>
          <w:t>訊號源</w:t>
        </w:r>
        <w:r w:rsidRPr="00FA60FA">
          <w:rPr>
            <w:rStyle w:val="Hyperlink"/>
            <w:b/>
            <w:noProof/>
          </w:rPr>
          <w:t>s</w:t>
        </w:r>
        <w:r>
          <w:rPr>
            <w:noProof/>
            <w:webHidden/>
          </w:rPr>
          <w:tab/>
        </w:r>
        <w:r>
          <w:rPr>
            <w:noProof/>
            <w:webHidden/>
          </w:rPr>
          <w:fldChar w:fldCharType="begin"/>
        </w:r>
        <w:r>
          <w:rPr>
            <w:noProof/>
            <w:webHidden/>
          </w:rPr>
          <w:instrText xml:space="preserve"> PAGEREF _Toc528365584 \h </w:instrText>
        </w:r>
        <w:r>
          <w:rPr>
            <w:noProof/>
            <w:webHidden/>
          </w:rPr>
        </w:r>
        <w:r>
          <w:rPr>
            <w:noProof/>
            <w:webHidden/>
          </w:rPr>
          <w:fldChar w:fldCharType="separate"/>
        </w:r>
        <w:r>
          <w:rPr>
            <w:noProof/>
            <w:webHidden/>
          </w:rPr>
          <w:t>22</w:t>
        </w:r>
        <w:r>
          <w:rPr>
            <w:noProof/>
            <w:webHidden/>
          </w:rPr>
          <w:fldChar w:fldCharType="end"/>
        </w:r>
      </w:hyperlink>
    </w:p>
    <w:p w14:paraId="14972DBE" w14:textId="135A35EC" w:rsidR="000502CE" w:rsidRDefault="000502CE">
      <w:pPr>
        <w:pStyle w:val="TableofFigures"/>
        <w:tabs>
          <w:tab w:val="right" w:leader="dot" w:pos="8290"/>
        </w:tabs>
        <w:rPr>
          <w:rFonts w:eastAsiaTheme="minorEastAsia" w:cstheme="minorBidi"/>
          <w:smallCaps w:val="0"/>
          <w:noProof/>
          <w:kern w:val="0"/>
          <w:sz w:val="22"/>
          <w:szCs w:val="22"/>
        </w:rPr>
      </w:pPr>
      <w:hyperlink w:anchor="_Toc528365585" w:history="1">
        <w:r w:rsidRPr="00FA60FA">
          <w:rPr>
            <w:rStyle w:val="Hyperlink"/>
            <w:rFonts w:hint="eastAsia"/>
            <w:noProof/>
          </w:rPr>
          <w:t>圖</w:t>
        </w:r>
        <w:r w:rsidRPr="00FA60FA">
          <w:rPr>
            <w:rStyle w:val="Hyperlink"/>
            <w:noProof/>
          </w:rPr>
          <w:t xml:space="preserve"> 15 – </w:t>
        </w:r>
        <w:r w:rsidRPr="00FA60FA">
          <w:rPr>
            <w:rStyle w:val="Hyperlink"/>
            <w:rFonts w:hint="eastAsia"/>
            <w:noProof/>
          </w:rPr>
          <w:t>混合訊號</w:t>
        </w:r>
        <w:r w:rsidRPr="00FA60FA">
          <w:rPr>
            <w:rStyle w:val="Hyperlink"/>
            <w:b/>
            <w:noProof/>
          </w:rPr>
          <w:t>x</w:t>
        </w:r>
        <w:r>
          <w:rPr>
            <w:noProof/>
            <w:webHidden/>
          </w:rPr>
          <w:tab/>
        </w:r>
        <w:r>
          <w:rPr>
            <w:noProof/>
            <w:webHidden/>
          </w:rPr>
          <w:fldChar w:fldCharType="begin"/>
        </w:r>
        <w:r>
          <w:rPr>
            <w:noProof/>
            <w:webHidden/>
          </w:rPr>
          <w:instrText xml:space="preserve"> PAGEREF _Toc528365585 \h </w:instrText>
        </w:r>
        <w:r>
          <w:rPr>
            <w:noProof/>
            <w:webHidden/>
          </w:rPr>
        </w:r>
        <w:r>
          <w:rPr>
            <w:noProof/>
            <w:webHidden/>
          </w:rPr>
          <w:fldChar w:fldCharType="separate"/>
        </w:r>
        <w:r>
          <w:rPr>
            <w:noProof/>
            <w:webHidden/>
          </w:rPr>
          <w:t>22</w:t>
        </w:r>
        <w:r>
          <w:rPr>
            <w:noProof/>
            <w:webHidden/>
          </w:rPr>
          <w:fldChar w:fldCharType="end"/>
        </w:r>
      </w:hyperlink>
    </w:p>
    <w:p w14:paraId="06C28AD3" w14:textId="63AEB7BB" w:rsidR="000502CE" w:rsidRDefault="000502CE">
      <w:pPr>
        <w:pStyle w:val="TableofFigures"/>
        <w:tabs>
          <w:tab w:val="right" w:leader="dot" w:pos="8290"/>
        </w:tabs>
        <w:rPr>
          <w:rFonts w:eastAsiaTheme="minorEastAsia" w:cstheme="minorBidi"/>
          <w:smallCaps w:val="0"/>
          <w:noProof/>
          <w:kern w:val="0"/>
          <w:sz w:val="22"/>
          <w:szCs w:val="22"/>
        </w:rPr>
      </w:pPr>
      <w:hyperlink w:anchor="_Toc528365586" w:history="1">
        <w:r w:rsidRPr="00FA60FA">
          <w:rPr>
            <w:rStyle w:val="Hyperlink"/>
            <w:rFonts w:hint="eastAsia"/>
            <w:noProof/>
          </w:rPr>
          <w:t>圖</w:t>
        </w:r>
        <w:r w:rsidRPr="00FA60FA">
          <w:rPr>
            <w:rStyle w:val="Hyperlink"/>
            <w:noProof/>
          </w:rPr>
          <w:t xml:space="preserve"> 16 – </w:t>
        </w:r>
        <w:r w:rsidRPr="00FA60FA">
          <w:rPr>
            <w:rStyle w:val="Hyperlink"/>
            <w:rFonts w:hint="eastAsia"/>
            <w:noProof/>
          </w:rPr>
          <w:t>混合訊號</w:t>
        </w:r>
        <w:r w:rsidRPr="00FA60FA">
          <w:rPr>
            <w:rStyle w:val="Hyperlink"/>
            <w:b/>
            <w:noProof/>
          </w:rPr>
          <w:t>x</w:t>
        </w:r>
        <w:r>
          <w:rPr>
            <w:noProof/>
            <w:webHidden/>
          </w:rPr>
          <w:tab/>
        </w:r>
        <w:r>
          <w:rPr>
            <w:noProof/>
            <w:webHidden/>
          </w:rPr>
          <w:fldChar w:fldCharType="begin"/>
        </w:r>
        <w:r>
          <w:rPr>
            <w:noProof/>
            <w:webHidden/>
          </w:rPr>
          <w:instrText xml:space="preserve"> PAGEREF _Toc528365586 \h </w:instrText>
        </w:r>
        <w:r>
          <w:rPr>
            <w:noProof/>
            <w:webHidden/>
          </w:rPr>
        </w:r>
        <w:r>
          <w:rPr>
            <w:noProof/>
            <w:webHidden/>
          </w:rPr>
          <w:fldChar w:fldCharType="separate"/>
        </w:r>
        <w:r>
          <w:rPr>
            <w:noProof/>
            <w:webHidden/>
          </w:rPr>
          <w:t>23</w:t>
        </w:r>
        <w:r>
          <w:rPr>
            <w:noProof/>
            <w:webHidden/>
          </w:rPr>
          <w:fldChar w:fldCharType="end"/>
        </w:r>
      </w:hyperlink>
    </w:p>
    <w:p w14:paraId="705467FD" w14:textId="7D2C6A56" w:rsidR="000502CE" w:rsidRDefault="000502CE">
      <w:pPr>
        <w:pStyle w:val="TableofFigures"/>
        <w:tabs>
          <w:tab w:val="right" w:leader="dot" w:pos="8290"/>
        </w:tabs>
        <w:rPr>
          <w:rFonts w:eastAsiaTheme="minorEastAsia" w:cstheme="minorBidi"/>
          <w:smallCaps w:val="0"/>
          <w:noProof/>
          <w:kern w:val="0"/>
          <w:sz w:val="22"/>
          <w:szCs w:val="22"/>
        </w:rPr>
      </w:pPr>
      <w:hyperlink w:anchor="_Toc528365587" w:history="1">
        <w:r w:rsidRPr="00FA60FA">
          <w:rPr>
            <w:rStyle w:val="Hyperlink"/>
            <w:rFonts w:hint="eastAsia"/>
            <w:noProof/>
          </w:rPr>
          <w:t>圖</w:t>
        </w:r>
        <w:r w:rsidRPr="00FA60FA">
          <w:rPr>
            <w:rStyle w:val="Hyperlink"/>
            <w:noProof/>
          </w:rPr>
          <w:t xml:space="preserve"> 17 – </w:t>
        </w:r>
        <w:r w:rsidRPr="00FA60FA">
          <w:rPr>
            <w:rStyle w:val="Hyperlink"/>
            <w:rFonts w:hint="eastAsia"/>
            <w:noProof/>
          </w:rPr>
          <w:t>白化訊號</w:t>
        </w:r>
        <w:r w:rsidRPr="00FA60FA">
          <w:rPr>
            <w:rStyle w:val="Hyperlink"/>
            <w:b/>
            <w:noProof/>
          </w:rPr>
          <w:t>z</w:t>
        </w:r>
        <w:r>
          <w:rPr>
            <w:noProof/>
            <w:webHidden/>
          </w:rPr>
          <w:tab/>
        </w:r>
        <w:r>
          <w:rPr>
            <w:noProof/>
            <w:webHidden/>
          </w:rPr>
          <w:fldChar w:fldCharType="begin"/>
        </w:r>
        <w:r>
          <w:rPr>
            <w:noProof/>
            <w:webHidden/>
          </w:rPr>
          <w:instrText xml:space="preserve"> PAGEREF _Toc528365587 \h </w:instrText>
        </w:r>
        <w:r>
          <w:rPr>
            <w:noProof/>
            <w:webHidden/>
          </w:rPr>
        </w:r>
        <w:r>
          <w:rPr>
            <w:noProof/>
            <w:webHidden/>
          </w:rPr>
          <w:fldChar w:fldCharType="separate"/>
        </w:r>
        <w:r>
          <w:rPr>
            <w:noProof/>
            <w:webHidden/>
          </w:rPr>
          <w:t>23</w:t>
        </w:r>
        <w:r>
          <w:rPr>
            <w:noProof/>
            <w:webHidden/>
          </w:rPr>
          <w:fldChar w:fldCharType="end"/>
        </w:r>
      </w:hyperlink>
    </w:p>
    <w:p w14:paraId="71263C9C" w14:textId="2F2DC75F" w:rsidR="000502CE" w:rsidRDefault="000502CE">
      <w:pPr>
        <w:pStyle w:val="TableofFigures"/>
        <w:tabs>
          <w:tab w:val="right" w:leader="dot" w:pos="8290"/>
        </w:tabs>
        <w:rPr>
          <w:rFonts w:eastAsiaTheme="minorEastAsia" w:cstheme="minorBidi"/>
          <w:smallCaps w:val="0"/>
          <w:noProof/>
          <w:kern w:val="0"/>
          <w:sz w:val="22"/>
          <w:szCs w:val="22"/>
        </w:rPr>
      </w:pPr>
      <w:hyperlink w:anchor="_Toc528365588" w:history="1">
        <w:r w:rsidRPr="00FA60FA">
          <w:rPr>
            <w:rStyle w:val="Hyperlink"/>
            <w:rFonts w:hint="eastAsia"/>
            <w:noProof/>
          </w:rPr>
          <w:t>圖</w:t>
        </w:r>
        <w:r w:rsidRPr="00FA60FA">
          <w:rPr>
            <w:rStyle w:val="Hyperlink"/>
            <w:noProof/>
          </w:rPr>
          <w:t xml:space="preserve"> 18 – </w:t>
        </w:r>
        <w:r w:rsidRPr="00FA60FA">
          <w:rPr>
            <w:rStyle w:val="Hyperlink"/>
            <w:rFonts w:hint="eastAsia"/>
            <w:noProof/>
          </w:rPr>
          <w:t>梯度下降</w:t>
        </w:r>
        <w:r w:rsidRPr="00FA60FA">
          <w:rPr>
            <w:rStyle w:val="Hyperlink"/>
            <w:noProof/>
          </w:rPr>
          <w:t>0</w:t>
        </w:r>
        <w:r w:rsidRPr="00FA60FA">
          <w:rPr>
            <w:rStyle w:val="Hyperlink"/>
            <w:rFonts w:hint="eastAsia"/>
            <w:noProof/>
          </w:rPr>
          <w:t>次</w:t>
        </w:r>
        <w:r>
          <w:rPr>
            <w:noProof/>
            <w:webHidden/>
          </w:rPr>
          <w:tab/>
        </w:r>
        <w:r>
          <w:rPr>
            <w:noProof/>
            <w:webHidden/>
          </w:rPr>
          <w:fldChar w:fldCharType="begin"/>
        </w:r>
        <w:r>
          <w:rPr>
            <w:noProof/>
            <w:webHidden/>
          </w:rPr>
          <w:instrText xml:space="preserve"> PAGEREF _Toc528365588 \h </w:instrText>
        </w:r>
        <w:r>
          <w:rPr>
            <w:noProof/>
            <w:webHidden/>
          </w:rPr>
        </w:r>
        <w:r>
          <w:rPr>
            <w:noProof/>
            <w:webHidden/>
          </w:rPr>
          <w:fldChar w:fldCharType="separate"/>
        </w:r>
        <w:r>
          <w:rPr>
            <w:noProof/>
            <w:webHidden/>
          </w:rPr>
          <w:t>24</w:t>
        </w:r>
        <w:r>
          <w:rPr>
            <w:noProof/>
            <w:webHidden/>
          </w:rPr>
          <w:fldChar w:fldCharType="end"/>
        </w:r>
      </w:hyperlink>
    </w:p>
    <w:p w14:paraId="62F0157F" w14:textId="640E3C3E" w:rsidR="000502CE" w:rsidRDefault="000502CE">
      <w:pPr>
        <w:pStyle w:val="TableofFigures"/>
        <w:tabs>
          <w:tab w:val="right" w:leader="dot" w:pos="8290"/>
        </w:tabs>
        <w:rPr>
          <w:rFonts w:eastAsiaTheme="minorEastAsia" w:cstheme="minorBidi"/>
          <w:smallCaps w:val="0"/>
          <w:noProof/>
          <w:kern w:val="0"/>
          <w:sz w:val="22"/>
          <w:szCs w:val="22"/>
        </w:rPr>
      </w:pPr>
      <w:hyperlink w:anchor="_Toc528365589" w:history="1">
        <w:r w:rsidRPr="00FA60FA">
          <w:rPr>
            <w:rStyle w:val="Hyperlink"/>
            <w:rFonts w:hint="eastAsia"/>
            <w:noProof/>
          </w:rPr>
          <w:t>圖</w:t>
        </w:r>
        <w:r w:rsidRPr="00FA60FA">
          <w:rPr>
            <w:rStyle w:val="Hyperlink"/>
            <w:noProof/>
          </w:rPr>
          <w:t xml:space="preserve"> 19 – </w:t>
        </w:r>
        <w:r w:rsidRPr="00FA60FA">
          <w:rPr>
            <w:rStyle w:val="Hyperlink"/>
            <w:rFonts w:hint="eastAsia"/>
            <w:noProof/>
          </w:rPr>
          <w:t>梯度下降</w:t>
        </w:r>
        <w:r w:rsidRPr="00FA60FA">
          <w:rPr>
            <w:rStyle w:val="Hyperlink"/>
            <w:noProof/>
          </w:rPr>
          <w:t>150</w:t>
        </w:r>
        <w:r w:rsidRPr="00FA60FA">
          <w:rPr>
            <w:rStyle w:val="Hyperlink"/>
            <w:rFonts w:hint="eastAsia"/>
            <w:noProof/>
          </w:rPr>
          <w:t>次</w:t>
        </w:r>
        <w:r>
          <w:rPr>
            <w:noProof/>
            <w:webHidden/>
          </w:rPr>
          <w:tab/>
        </w:r>
        <w:r>
          <w:rPr>
            <w:noProof/>
            <w:webHidden/>
          </w:rPr>
          <w:fldChar w:fldCharType="begin"/>
        </w:r>
        <w:r>
          <w:rPr>
            <w:noProof/>
            <w:webHidden/>
          </w:rPr>
          <w:instrText xml:space="preserve"> PAGEREF _Toc528365589 \h </w:instrText>
        </w:r>
        <w:r>
          <w:rPr>
            <w:noProof/>
            <w:webHidden/>
          </w:rPr>
        </w:r>
        <w:r>
          <w:rPr>
            <w:noProof/>
            <w:webHidden/>
          </w:rPr>
          <w:fldChar w:fldCharType="separate"/>
        </w:r>
        <w:r>
          <w:rPr>
            <w:noProof/>
            <w:webHidden/>
          </w:rPr>
          <w:t>24</w:t>
        </w:r>
        <w:r>
          <w:rPr>
            <w:noProof/>
            <w:webHidden/>
          </w:rPr>
          <w:fldChar w:fldCharType="end"/>
        </w:r>
      </w:hyperlink>
    </w:p>
    <w:p w14:paraId="2F758779" w14:textId="6C6943E2" w:rsidR="000502CE" w:rsidRDefault="000502CE">
      <w:pPr>
        <w:pStyle w:val="TableofFigures"/>
        <w:tabs>
          <w:tab w:val="right" w:leader="dot" w:pos="8290"/>
        </w:tabs>
        <w:rPr>
          <w:rFonts w:eastAsiaTheme="minorEastAsia" w:cstheme="minorBidi"/>
          <w:smallCaps w:val="0"/>
          <w:noProof/>
          <w:kern w:val="0"/>
          <w:sz w:val="22"/>
          <w:szCs w:val="22"/>
        </w:rPr>
      </w:pPr>
      <w:hyperlink w:anchor="_Toc528365590" w:history="1">
        <w:r w:rsidRPr="00FA60FA">
          <w:rPr>
            <w:rStyle w:val="Hyperlink"/>
            <w:rFonts w:hint="eastAsia"/>
            <w:noProof/>
          </w:rPr>
          <w:t>圖</w:t>
        </w:r>
        <w:r w:rsidRPr="00FA60FA">
          <w:rPr>
            <w:rStyle w:val="Hyperlink"/>
            <w:noProof/>
          </w:rPr>
          <w:t xml:space="preserve"> 20 – </w:t>
        </w:r>
        <w:r w:rsidRPr="00FA60FA">
          <w:rPr>
            <w:rStyle w:val="Hyperlink"/>
            <w:rFonts w:hint="eastAsia"/>
            <w:noProof/>
          </w:rPr>
          <w:t>梯度下降</w:t>
        </w:r>
        <w:r w:rsidRPr="00FA60FA">
          <w:rPr>
            <w:rStyle w:val="Hyperlink"/>
            <w:noProof/>
          </w:rPr>
          <w:t>400</w:t>
        </w:r>
        <w:r w:rsidRPr="00FA60FA">
          <w:rPr>
            <w:rStyle w:val="Hyperlink"/>
            <w:rFonts w:hint="eastAsia"/>
            <w:noProof/>
          </w:rPr>
          <w:t>次</w:t>
        </w:r>
        <w:r>
          <w:rPr>
            <w:noProof/>
            <w:webHidden/>
          </w:rPr>
          <w:tab/>
        </w:r>
        <w:r>
          <w:rPr>
            <w:noProof/>
            <w:webHidden/>
          </w:rPr>
          <w:fldChar w:fldCharType="begin"/>
        </w:r>
        <w:r>
          <w:rPr>
            <w:noProof/>
            <w:webHidden/>
          </w:rPr>
          <w:instrText xml:space="preserve"> PAGEREF _Toc528365590 \h </w:instrText>
        </w:r>
        <w:r>
          <w:rPr>
            <w:noProof/>
            <w:webHidden/>
          </w:rPr>
        </w:r>
        <w:r>
          <w:rPr>
            <w:noProof/>
            <w:webHidden/>
          </w:rPr>
          <w:fldChar w:fldCharType="separate"/>
        </w:r>
        <w:r>
          <w:rPr>
            <w:noProof/>
            <w:webHidden/>
          </w:rPr>
          <w:t>24</w:t>
        </w:r>
        <w:r>
          <w:rPr>
            <w:noProof/>
            <w:webHidden/>
          </w:rPr>
          <w:fldChar w:fldCharType="end"/>
        </w:r>
      </w:hyperlink>
    </w:p>
    <w:p w14:paraId="4ADAFABB" w14:textId="7651162C" w:rsidR="000502CE" w:rsidRDefault="000502CE">
      <w:pPr>
        <w:pStyle w:val="TableofFigures"/>
        <w:tabs>
          <w:tab w:val="right" w:leader="dot" w:pos="8290"/>
        </w:tabs>
        <w:rPr>
          <w:rFonts w:eastAsiaTheme="minorEastAsia" w:cstheme="minorBidi"/>
          <w:smallCaps w:val="0"/>
          <w:noProof/>
          <w:kern w:val="0"/>
          <w:sz w:val="22"/>
          <w:szCs w:val="22"/>
        </w:rPr>
      </w:pPr>
      <w:hyperlink w:anchor="_Toc528365591" w:history="1">
        <w:r w:rsidRPr="00FA60FA">
          <w:rPr>
            <w:rStyle w:val="Hyperlink"/>
            <w:rFonts w:hint="eastAsia"/>
            <w:noProof/>
          </w:rPr>
          <w:t>圖</w:t>
        </w:r>
        <w:r w:rsidRPr="00FA60FA">
          <w:rPr>
            <w:rStyle w:val="Hyperlink"/>
            <w:noProof/>
          </w:rPr>
          <w:t xml:space="preserve"> 21 - </w:t>
        </w:r>
        <w:r w:rsidRPr="00FA60FA">
          <w:rPr>
            <w:rStyle w:val="Hyperlink"/>
            <w:rFonts w:hint="eastAsia"/>
            <w:noProof/>
          </w:rPr>
          <w:t>原始訊號</w:t>
        </w:r>
        <w:r w:rsidRPr="00FA60FA">
          <w:rPr>
            <w:rStyle w:val="Hyperlink"/>
            <w:noProof/>
          </w:rPr>
          <w:t xml:space="preserve"> - </w:t>
        </w:r>
        <w:r w:rsidRPr="00FA60FA">
          <w:rPr>
            <w:rStyle w:val="Hyperlink"/>
            <w:rFonts w:hint="eastAsia"/>
            <w:noProof/>
          </w:rPr>
          <w:t>從第</w:t>
        </w:r>
        <w:r w:rsidRPr="00FA60FA">
          <w:rPr>
            <w:rStyle w:val="Hyperlink"/>
            <w:noProof/>
          </w:rPr>
          <w:t>1</w:t>
        </w:r>
        <w:r w:rsidRPr="00FA60FA">
          <w:rPr>
            <w:rStyle w:val="Hyperlink"/>
            <w:rFonts w:hint="eastAsia"/>
            <w:noProof/>
          </w:rPr>
          <w:t>維度觀測</w:t>
        </w:r>
        <w:r>
          <w:rPr>
            <w:noProof/>
            <w:webHidden/>
          </w:rPr>
          <w:tab/>
        </w:r>
        <w:r>
          <w:rPr>
            <w:noProof/>
            <w:webHidden/>
          </w:rPr>
          <w:fldChar w:fldCharType="begin"/>
        </w:r>
        <w:r>
          <w:rPr>
            <w:noProof/>
            <w:webHidden/>
          </w:rPr>
          <w:instrText xml:space="preserve"> PAGEREF _Toc528365591 \h </w:instrText>
        </w:r>
        <w:r>
          <w:rPr>
            <w:noProof/>
            <w:webHidden/>
          </w:rPr>
        </w:r>
        <w:r>
          <w:rPr>
            <w:noProof/>
            <w:webHidden/>
          </w:rPr>
          <w:fldChar w:fldCharType="separate"/>
        </w:r>
        <w:r>
          <w:rPr>
            <w:noProof/>
            <w:webHidden/>
          </w:rPr>
          <w:t>25</w:t>
        </w:r>
        <w:r>
          <w:rPr>
            <w:noProof/>
            <w:webHidden/>
          </w:rPr>
          <w:fldChar w:fldCharType="end"/>
        </w:r>
      </w:hyperlink>
    </w:p>
    <w:p w14:paraId="4DD1C69A" w14:textId="305ED463" w:rsidR="000502CE" w:rsidRDefault="000502CE">
      <w:pPr>
        <w:pStyle w:val="TableofFigures"/>
        <w:tabs>
          <w:tab w:val="right" w:leader="dot" w:pos="8290"/>
        </w:tabs>
        <w:rPr>
          <w:rFonts w:eastAsiaTheme="minorEastAsia" w:cstheme="minorBidi"/>
          <w:smallCaps w:val="0"/>
          <w:noProof/>
          <w:kern w:val="0"/>
          <w:sz w:val="22"/>
          <w:szCs w:val="22"/>
        </w:rPr>
      </w:pPr>
      <w:hyperlink w:anchor="_Toc528365592" w:history="1">
        <w:r w:rsidRPr="00FA60FA">
          <w:rPr>
            <w:rStyle w:val="Hyperlink"/>
            <w:rFonts w:hint="eastAsia"/>
            <w:noProof/>
          </w:rPr>
          <w:t>圖</w:t>
        </w:r>
        <w:r w:rsidRPr="00FA60FA">
          <w:rPr>
            <w:rStyle w:val="Hyperlink"/>
            <w:noProof/>
          </w:rPr>
          <w:t xml:space="preserve"> 22 –</w:t>
        </w:r>
        <w:r w:rsidRPr="00FA60FA">
          <w:rPr>
            <w:rStyle w:val="Hyperlink"/>
            <w:rFonts w:hint="eastAsia"/>
            <w:noProof/>
          </w:rPr>
          <w:t>原始訊號</w:t>
        </w:r>
        <w:r w:rsidRPr="00FA60FA">
          <w:rPr>
            <w:rStyle w:val="Hyperlink"/>
            <w:noProof/>
          </w:rPr>
          <w:t xml:space="preserve"> - </w:t>
        </w:r>
        <w:r w:rsidRPr="00FA60FA">
          <w:rPr>
            <w:rStyle w:val="Hyperlink"/>
            <w:rFonts w:hint="eastAsia"/>
            <w:noProof/>
          </w:rPr>
          <w:t>從第</w:t>
        </w:r>
        <w:r w:rsidRPr="00FA60FA">
          <w:rPr>
            <w:rStyle w:val="Hyperlink"/>
            <w:noProof/>
          </w:rPr>
          <w:t>2</w:t>
        </w:r>
        <w:r w:rsidRPr="00FA60FA">
          <w:rPr>
            <w:rStyle w:val="Hyperlink"/>
            <w:rFonts w:hint="eastAsia"/>
            <w:noProof/>
          </w:rPr>
          <w:t>維度觀測</w:t>
        </w:r>
        <w:r>
          <w:rPr>
            <w:noProof/>
            <w:webHidden/>
          </w:rPr>
          <w:tab/>
        </w:r>
        <w:r>
          <w:rPr>
            <w:noProof/>
            <w:webHidden/>
          </w:rPr>
          <w:fldChar w:fldCharType="begin"/>
        </w:r>
        <w:r>
          <w:rPr>
            <w:noProof/>
            <w:webHidden/>
          </w:rPr>
          <w:instrText xml:space="preserve"> PAGEREF _Toc528365592 \h </w:instrText>
        </w:r>
        <w:r>
          <w:rPr>
            <w:noProof/>
            <w:webHidden/>
          </w:rPr>
        </w:r>
        <w:r>
          <w:rPr>
            <w:noProof/>
            <w:webHidden/>
          </w:rPr>
          <w:fldChar w:fldCharType="separate"/>
        </w:r>
        <w:r>
          <w:rPr>
            <w:noProof/>
            <w:webHidden/>
          </w:rPr>
          <w:t>25</w:t>
        </w:r>
        <w:r>
          <w:rPr>
            <w:noProof/>
            <w:webHidden/>
          </w:rPr>
          <w:fldChar w:fldCharType="end"/>
        </w:r>
      </w:hyperlink>
    </w:p>
    <w:p w14:paraId="03BCE6A7" w14:textId="4D288939" w:rsidR="000502CE" w:rsidRDefault="000502CE">
      <w:pPr>
        <w:pStyle w:val="TableofFigures"/>
        <w:tabs>
          <w:tab w:val="right" w:leader="dot" w:pos="8290"/>
        </w:tabs>
        <w:rPr>
          <w:rFonts w:eastAsiaTheme="minorEastAsia" w:cstheme="minorBidi"/>
          <w:smallCaps w:val="0"/>
          <w:noProof/>
          <w:kern w:val="0"/>
          <w:sz w:val="22"/>
          <w:szCs w:val="22"/>
        </w:rPr>
      </w:pPr>
      <w:hyperlink w:anchor="_Toc528365593" w:history="1">
        <w:r w:rsidRPr="00FA60FA">
          <w:rPr>
            <w:rStyle w:val="Hyperlink"/>
            <w:rFonts w:hint="eastAsia"/>
            <w:noProof/>
          </w:rPr>
          <w:t>圖</w:t>
        </w:r>
        <w:r w:rsidRPr="00FA60FA">
          <w:rPr>
            <w:rStyle w:val="Hyperlink"/>
            <w:noProof/>
          </w:rPr>
          <w:t xml:space="preserve"> 23 –</w:t>
        </w:r>
        <w:r w:rsidRPr="00FA60FA">
          <w:rPr>
            <w:rStyle w:val="Hyperlink"/>
            <w:rFonts w:hint="eastAsia"/>
            <w:noProof/>
          </w:rPr>
          <w:t>原始訊號</w:t>
        </w:r>
        <w:r w:rsidRPr="00FA60FA">
          <w:rPr>
            <w:rStyle w:val="Hyperlink"/>
            <w:noProof/>
          </w:rPr>
          <w:t xml:space="preserve"> - </w:t>
        </w:r>
        <w:r w:rsidRPr="00FA60FA">
          <w:rPr>
            <w:rStyle w:val="Hyperlink"/>
            <w:rFonts w:hint="eastAsia"/>
            <w:noProof/>
          </w:rPr>
          <w:t>從第</w:t>
        </w:r>
        <w:r w:rsidRPr="00FA60FA">
          <w:rPr>
            <w:rStyle w:val="Hyperlink"/>
            <w:noProof/>
          </w:rPr>
          <w:t>3</w:t>
        </w:r>
        <w:r w:rsidRPr="00FA60FA">
          <w:rPr>
            <w:rStyle w:val="Hyperlink"/>
            <w:rFonts w:hint="eastAsia"/>
            <w:noProof/>
          </w:rPr>
          <w:t>維度觀測</w:t>
        </w:r>
        <w:r>
          <w:rPr>
            <w:noProof/>
            <w:webHidden/>
          </w:rPr>
          <w:tab/>
        </w:r>
        <w:r>
          <w:rPr>
            <w:noProof/>
            <w:webHidden/>
          </w:rPr>
          <w:fldChar w:fldCharType="begin"/>
        </w:r>
        <w:r>
          <w:rPr>
            <w:noProof/>
            <w:webHidden/>
          </w:rPr>
          <w:instrText xml:space="preserve"> PAGEREF _Toc528365593 \h </w:instrText>
        </w:r>
        <w:r>
          <w:rPr>
            <w:noProof/>
            <w:webHidden/>
          </w:rPr>
        </w:r>
        <w:r>
          <w:rPr>
            <w:noProof/>
            <w:webHidden/>
          </w:rPr>
          <w:fldChar w:fldCharType="separate"/>
        </w:r>
        <w:r>
          <w:rPr>
            <w:noProof/>
            <w:webHidden/>
          </w:rPr>
          <w:t>25</w:t>
        </w:r>
        <w:r>
          <w:rPr>
            <w:noProof/>
            <w:webHidden/>
          </w:rPr>
          <w:fldChar w:fldCharType="end"/>
        </w:r>
      </w:hyperlink>
    </w:p>
    <w:p w14:paraId="00E94CF1" w14:textId="7B2D85D7" w:rsidR="000502CE" w:rsidRDefault="000502CE">
      <w:pPr>
        <w:pStyle w:val="TableofFigures"/>
        <w:tabs>
          <w:tab w:val="right" w:leader="dot" w:pos="8290"/>
        </w:tabs>
        <w:rPr>
          <w:rFonts w:eastAsiaTheme="minorEastAsia" w:cstheme="minorBidi"/>
          <w:smallCaps w:val="0"/>
          <w:noProof/>
          <w:kern w:val="0"/>
          <w:sz w:val="22"/>
          <w:szCs w:val="22"/>
        </w:rPr>
      </w:pPr>
      <w:hyperlink w:anchor="_Toc528365594" w:history="1">
        <w:r w:rsidRPr="00FA60FA">
          <w:rPr>
            <w:rStyle w:val="Hyperlink"/>
            <w:rFonts w:hint="eastAsia"/>
            <w:noProof/>
          </w:rPr>
          <w:t>圖</w:t>
        </w:r>
        <w:r w:rsidRPr="00FA60FA">
          <w:rPr>
            <w:rStyle w:val="Hyperlink"/>
            <w:noProof/>
          </w:rPr>
          <w:t xml:space="preserve"> 24 – </w:t>
        </w:r>
        <w:r w:rsidRPr="00FA60FA">
          <w:rPr>
            <w:rStyle w:val="Hyperlink"/>
            <w:rFonts w:hint="eastAsia"/>
            <w:noProof/>
          </w:rPr>
          <w:t>混合訊號</w:t>
        </w:r>
        <w:r w:rsidRPr="00FA60FA">
          <w:rPr>
            <w:rStyle w:val="Hyperlink"/>
            <w:noProof/>
          </w:rPr>
          <w:t xml:space="preserve"> – </w:t>
        </w:r>
        <w:r w:rsidRPr="00FA60FA">
          <w:rPr>
            <w:rStyle w:val="Hyperlink"/>
            <w:rFonts w:hint="eastAsia"/>
            <w:noProof/>
          </w:rPr>
          <w:t>從第</w:t>
        </w:r>
        <w:r w:rsidRPr="00FA60FA">
          <w:rPr>
            <w:rStyle w:val="Hyperlink"/>
            <w:noProof/>
          </w:rPr>
          <w:t>1</w:t>
        </w:r>
        <w:r w:rsidRPr="00FA60FA">
          <w:rPr>
            <w:rStyle w:val="Hyperlink"/>
            <w:rFonts w:hint="eastAsia"/>
            <w:noProof/>
          </w:rPr>
          <w:t>維度觀測</w:t>
        </w:r>
        <w:r>
          <w:rPr>
            <w:noProof/>
            <w:webHidden/>
          </w:rPr>
          <w:tab/>
        </w:r>
        <w:r>
          <w:rPr>
            <w:noProof/>
            <w:webHidden/>
          </w:rPr>
          <w:fldChar w:fldCharType="begin"/>
        </w:r>
        <w:r>
          <w:rPr>
            <w:noProof/>
            <w:webHidden/>
          </w:rPr>
          <w:instrText xml:space="preserve"> PAGEREF _Toc528365594 \h </w:instrText>
        </w:r>
        <w:r>
          <w:rPr>
            <w:noProof/>
            <w:webHidden/>
          </w:rPr>
        </w:r>
        <w:r>
          <w:rPr>
            <w:noProof/>
            <w:webHidden/>
          </w:rPr>
          <w:fldChar w:fldCharType="separate"/>
        </w:r>
        <w:r>
          <w:rPr>
            <w:noProof/>
            <w:webHidden/>
          </w:rPr>
          <w:t>25</w:t>
        </w:r>
        <w:r>
          <w:rPr>
            <w:noProof/>
            <w:webHidden/>
          </w:rPr>
          <w:fldChar w:fldCharType="end"/>
        </w:r>
      </w:hyperlink>
    </w:p>
    <w:p w14:paraId="11397CD7" w14:textId="487AA976" w:rsidR="000502CE" w:rsidRDefault="000502CE">
      <w:pPr>
        <w:pStyle w:val="TableofFigures"/>
        <w:tabs>
          <w:tab w:val="right" w:leader="dot" w:pos="8290"/>
        </w:tabs>
        <w:rPr>
          <w:rFonts w:eastAsiaTheme="minorEastAsia" w:cstheme="minorBidi"/>
          <w:smallCaps w:val="0"/>
          <w:noProof/>
          <w:kern w:val="0"/>
          <w:sz w:val="22"/>
          <w:szCs w:val="22"/>
        </w:rPr>
      </w:pPr>
      <w:hyperlink w:anchor="_Toc528365595" w:history="1">
        <w:r w:rsidRPr="00FA60FA">
          <w:rPr>
            <w:rStyle w:val="Hyperlink"/>
            <w:rFonts w:hint="eastAsia"/>
            <w:noProof/>
          </w:rPr>
          <w:t>圖</w:t>
        </w:r>
        <w:r w:rsidRPr="00FA60FA">
          <w:rPr>
            <w:rStyle w:val="Hyperlink"/>
            <w:noProof/>
          </w:rPr>
          <w:t xml:space="preserve"> 25 – </w:t>
        </w:r>
        <w:r w:rsidRPr="00FA60FA">
          <w:rPr>
            <w:rStyle w:val="Hyperlink"/>
            <w:rFonts w:hint="eastAsia"/>
            <w:noProof/>
          </w:rPr>
          <w:t>混合訊號</w:t>
        </w:r>
        <w:r w:rsidRPr="00FA60FA">
          <w:rPr>
            <w:rStyle w:val="Hyperlink"/>
            <w:noProof/>
          </w:rPr>
          <w:t xml:space="preserve"> – </w:t>
        </w:r>
        <w:r w:rsidRPr="00FA60FA">
          <w:rPr>
            <w:rStyle w:val="Hyperlink"/>
            <w:rFonts w:hint="eastAsia"/>
            <w:noProof/>
          </w:rPr>
          <w:t>從</w:t>
        </w:r>
        <w:r>
          <w:rPr>
            <w:noProof/>
            <w:webHidden/>
          </w:rPr>
          <w:tab/>
        </w:r>
        <w:r>
          <w:rPr>
            <w:noProof/>
            <w:webHidden/>
          </w:rPr>
          <w:fldChar w:fldCharType="begin"/>
        </w:r>
        <w:r>
          <w:rPr>
            <w:noProof/>
            <w:webHidden/>
          </w:rPr>
          <w:instrText xml:space="preserve"> PAGEREF _Toc528365595 \h </w:instrText>
        </w:r>
        <w:r>
          <w:rPr>
            <w:noProof/>
            <w:webHidden/>
          </w:rPr>
        </w:r>
        <w:r>
          <w:rPr>
            <w:noProof/>
            <w:webHidden/>
          </w:rPr>
          <w:fldChar w:fldCharType="separate"/>
        </w:r>
        <w:r>
          <w:rPr>
            <w:noProof/>
            <w:webHidden/>
          </w:rPr>
          <w:t>25</w:t>
        </w:r>
        <w:r>
          <w:rPr>
            <w:noProof/>
            <w:webHidden/>
          </w:rPr>
          <w:fldChar w:fldCharType="end"/>
        </w:r>
      </w:hyperlink>
    </w:p>
    <w:p w14:paraId="6576FBED" w14:textId="37F58439" w:rsidR="000502CE" w:rsidRDefault="000502CE">
      <w:pPr>
        <w:pStyle w:val="TableofFigures"/>
        <w:tabs>
          <w:tab w:val="right" w:leader="dot" w:pos="8290"/>
        </w:tabs>
        <w:rPr>
          <w:rFonts w:eastAsiaTheme="minorEastAsia" w:cstheme="minorBidi"/>
          <w:smallCaps w:val="0"/>
          <w:noProof/>
          <w:kern w:val="0"/>
          <w:sz w:val="22"/>
          <w:szCs w:val="22"/>
        </w:rPr>
      </w:pPr>
      <w:hyperlink w:anchor="_Toc528365596" w:history="1">
        <w:r w:rsidRPr="00FA60FA">
          <w:rPr>
            <w:rStyle w:val="Hyperlink"/>
            <w:rFonts w:hint="eastAsia"/>
            <w:noProof/>
          </w:rPr>
          <w:t>圖</w:t>
        </w:r>
        <w:r w:rsidRPr="00FA60FA">
          <w:rPr>
            <w:rStyle w:val="Hyperlink"/>
            <w:noProof/>
          </w:rPr>
          <w:t xml:space="preserve"> 26 – </w:t>
        </w:r>
        <w:r w:rsidRPr="00FA60FA">
          <w:rPr>
            <w:rStyle w:val="Hyperlink"/>
            <w:rFonts w:hint="eastAsia"/>
            <w:noProof/>
          </w:rPr>
          <w:t>混合訊號</w:t>
        </w:r>
        <w:r w:rsidRPr="00FA60FA">
          <w:rPr>
            <w:rStyle w:val="Hyperlink"/>
            <w:noProof/>
          </w:rPr>
          <w:t xml:space="preserve"> – </w:t>
        </w:r>
        <w:r w:rsidRPr="00FA60FA">
          <w:rPr>
            <w:rStyle w:val="Hyperlink"/>
            <w:rFonts w:hint="eastAsia"/>
            <w:noProof/>
          </w:rPr>
          <w:t>從第</w:t>
        </w:r>
        <w:r w:rsidRPr="00FA60FA">
          <w:rPr>
            <w:rStyle w:val="Hyperlink"/>
            <w:noProof/>
          </w:rPr>
          <w:t>3</w:t>
        </w:r>
        <w:r w:rsidRPr="00FA60FA">
          <w:rPr>
            <w:rStyle w:val="Hyperlink"/>
            <w:rFonts w:hint="eastAsia"/>
            <w:noProof/>
          </w:rPr>
          <w:t>維度觀測</w:t>
        </w:r>
        <w:r>
          <w:rPr>
            <w:noProof/>
            <w:webHidden/>
          </w:rPr>
          <w:tab/>
        </w:r>
        <w:r>
          <w:rPr>
            <w:noProof/>
            <w:webHidden/>
          </w:rPr>
          <w:fldChar w:fldCharType="begin"/>
        </w:r>
        <w:r>
          <w:rPr>
            <w:noProof/>
            <w:webHidden/>
          </w:rPr>
          <w:instrText xml:space="preserve"> PAGEREF _Toc528365596 \h </w:instrText>
        </w:r>
        <w:r>
          <w:rPr>
            <w:noProof/>
            <w:webHidden/>
          </w:rPr>
        </w:r>
        <w:r>
          <w:rPr>
            <w:noProof/>
            <w:webHidden/>
          </w:rPr>
          <w:fldChar w:fldCharType="separate"/>
        </w:r>
        <w:r>
          <w:rPr>
            <w:noProof/>
            <w:webHidden/>
          </w:rPr>
          <w:t>25</w:t>
        </w:r>
        <w:r>
          <w:rPr>
            <w:noProof/>
            <w:webHidden/>
          </w:rPr>
          <w:fldChar w:fldCharType="end"/>
        </w:r>
      </w:hyperlink>
    </w:p>
    <w:p w14:paraId="20ABA4CE" w14:textId="20EAE902" w:rsidR="000502CE" w:rsidRDefault="000502CE">
      <w:pPr>
        <w:pStyle w:val="TableofFigures"/>
        <w:tabs>
          <w:tab w:val="right" w:leader="dot" w:pos="8290"/>
        </w:tabs>
        <w:rPr>
          <w:rFonts w:eastAsiaTheme="minorEastAsia" w:cstheme="minorBidi"/>
          <w:smallCaps w:val="0"/>
          <w:noProof/>
          <w:kern w:val="0"/>
          <w:sz w:val="22"/>
          <w:szCs w:val="22"/>
        </w:rPr>
      </w:pPr>
      <w:hyperlink w:anchor="_Toc528365597" w:history="1">
        <w:r w:rsidRPr="00FA60FA">
          <w:rPr>
            <w:rStyle w:val="Hyperlink"/>
            <w:rFonts w:hint="eastAsia"/>
            <w:noProof/>
          </w:rPr>
          <w:t>圖</w:t>
        </w:r>
        <w:r w:rsidRPr="00FA60FA">
          <w:rPr>
            <w:rStyle w:val="Hyperlink"/>
            <w:noProof/>
          </w:rPr>
          <w:t xml:space="preserve"> 27 – ZCA</w:t>
        </w:r>
        <w:r w:rsidRPr="00FA60FA">
          <w:rPr>
            <w:rStyle w:val="Hyperlink"/>
            <w:rFonts w:hint="eastAsia"/>
            <w:noProof/>
          </w:rPr>
          <w:t>白化</w:t>
        </w:r>
        <w:r w:rsidRPr="00FA60FA">
          <w:rPr>
            <w:rStyle w:val="Hyperlink"/>
            <w:noProof/>
          </w:rPr>
          <w:t xml:space="preserve"> – </w:t>
        </w:r>
        <w:r w:rsidRPr="00FA60FA">
          <w:rPr>
            <w:rStyle w:val="Hyperlink"/>
            <w:rFonts w:hint="eastAsia"/>
            <w:noProof/>
          </w:rPr>
          <w:t>從第</w:t>
        </w:r>
        <w:r w:rsidRPr="00FA60FA">
          <w:rPr>
            <w:rStyle w:val="Hyperlink"/>
            <w:noProof/>
          </w:rPr>
          <w:t>1</w:t>
        </w:r>
        <w:r w:rsidRPr="00FA60FA">
          <w:rPr>
            <w:rStyle w:val="Hyperlink"/>
            <w:rFonts w:hint="eastAsia"/>
            <w:noProof/>
          </w:rPr>
          <w:t>維度觀測</w:t>
        </w:r>
        <w:r>
          <w:rPr>
            <w:noProof/>
            <w:webHidden/>
          </w:rPr>
          <w:tab/>
        </w:r>
        <w:r>
          <w:rPr>
            <w:noProof/>
            <w:webHidden/>
          </w:rPr>
          <w:fldChar w:fldCharType="begin"/>
        </w:r>
        <w:r>
          <w:rPr>
            <w:noProof/>
            <w:webHidden/>
          </w:rPr>
          <w:instrText xml:space="preserve"> PAGEREF _Toc528365597 \h </w:instrText>
        </w:r>
        <w:r>
          <w:rPr>
            <w:noProof/>
            <w:webHidden/>
          </w:rPr>
        </w:r>
        <w:r>
          <w:rPr>
            <w:noProof/>
            <w:webHidden/>
          </w:rPr>
          <w:fldChar w:fldCharType="separate"/>
        </w:r>
        <w:r>
          <w:rPr>
            <w:noProof/>
            <w:webHidden/>
          </w:rPr>
          <w:t>26</w:t>
        </w:r>
        <w:r>
          <w:rPr>
            <w:noProof/>
            <w:webHidden/>
          </w:rPr>
          <w:fldChar w:fldCharType="end"/>
        </w:r>
      </w:hyperlink>
    </w:p>
    <w:p w14:paraId="73DE2BA1" w14:textId="0B99BDF1" w:rsidR="000502CE" w:rsidRDefault="000502CE">
      <w:pPr>
        <w:pStyle w:val="TableofFigures"/>
        <w:tabs>
          <w:tab w:val="right" w:leader="dot" w:pos="8290"/>
        </w:tabs>
        <w:rPr>
          <w:rFonts w:eastAsiaTheme="minorEastAsia" w:cstheme="minorBidi"/>
          <w:smallCaps w:val="0"/>
          <w:noProof/>
          <w:kern w:val="0"/>
          <w:sz w:val="22"/>
          <w:szCs w:val="22"/>
        </w:rPr>
      </w:pPr>
      <w:hyperlink w:anchor="_Toc528365598" w:history="1">
        <w:r w:rsidRPr="00FA60FA">
          <w:rPr>
            <w:rStyle w:val="Hyperlink"/>
            <w:rFonts w:hint="eastAsia"/>
            <w:noProof/>
          </w:rPr>
          <w:t>圖</w:t>
        </w:r>
        <w:r w:rsidRPr="00FA60FA">
          <w:rPr>
            <w:rStyle w:val="Hyperlink"/>
            <w:noProof/>
          </w:rPr>
          <w:t xml:space="preserve"> 28 – ZCA</w:t>
        </w:r>
        <w:r w:rsidRPr="00FA60FA">
          <w:rPr>
            <w:rStyle w:val="Hyperlink"/>
            <w:rFonts w:hint="eastAsia"/>
            <w:noProof/>
          </w:rPr>
          <w:t>白化</w:t>
        </w:r>
        <w:r w:rsidRPr="00FA60FA">
          <w:rPr>
            <w:rStyle w:val="Hyperlink"/>
            <w:noProof/>
          </w:rPr>
          <w:t xml:space="preserve"> – </w:t>
        </w:r>
        <w:r w:rsidRPr="00FA60FA">
          <w:rPr>
            <w:rStyle w:val="Hyperlink"/>
            <w:rFonts w:hint="eastAsia"/>
            <w:noProof/>
          </w:rPr>
          <w:t>從</w:t>
        </w:r>
        <w:r>
          <w:rPr>
            <w:noProof/>
            <w:webHidden/>
          </w:rPr>
          <w:tab/>
        </w:r>
        <w:r>
          <w:rPr>
            <w:noProof/>
            <w:webHidden/>
          </w:rPr>
          <w:fldChar w:fldCharType="begin"/>
        </w:r>
        <w:r>
          <w:rPr>
            <w:noProof/>
            <w:webHidden/>
          </w:rPr>
          <w:instrText xml:space="preserve"> PAGEREF _Toc528365598 \h </w:instrText>
        </w:r>
        <w:r>
          <w:rPr>
            <w:noProof/>
            <w:webHidden/>
          </w:rPr>
        </w:r>
        <w:r>
          <w:rPr>
            <w:noProof/>
            <w:webHidden/>
          </w:rPr>
          <w:fldChar w:fldCharType="separate"/>
        </w:r>
        <w:r>
          <w:rPr>
            <w:noProof/>
            <w:webHidden/>
          </w:rPr>
          <w:t>26</w:t>
        </w:r>
        <w:r>
          <w:rPr>
            <w:noProof/>
            <w:webHidden/>
          </w:rPr>
          <w:fldChar w:fldCharType="end"/>
        </w:r>
      </w:hyperlink>
    </w:p>
    <w:p w14:paraId="2D3CB38E" w14:textId="76A0EAF7" w:rsidR="000502CE" w:rsidRDefault="000502CE">
      <w:pPr>
        <w:pStyle w:val="TableofFigures"/>
        <w:tabs>
          <w:tab w:val="right" w:leader="dot" w:pos="8290"/>
        </w:tabs>
        <w:rPr>
          <w:rFonts w:eastAsiaTheme="minorEastAsia" w:cstheme="minorBidi"/>
          <w:smallCaps w:val="0"/>
          <w:noProof/>
          <w:kern w:val="0"/>
          <w:sz w:val="22"/>
          <w:szCs w:val="22"/>
        </w:rPr>
      </w:pPr>
      <w:hyperlink w:anchor="_Toc528365599" w:history="1">
        <w:r w:rsidRPr="00FA60FA">
          <w:rPr>
            <w:rStyle w:val="Hyperlink"/>
            <w:rFonts w:hint="eastAsia"/>
            <w:noProof/>
          </w:rPr>
          <w:t>圖</w:t>
        </w:r>
        <w:r w:rsidRPr="00FA60FA">
          <w:rPr>
            <w:rStyle w:val="Hyperlink"/>
            <w:noProof/>
          </w:rPr>
          <w:t xml:space="preserve"> 29 – ZCA</w:t>
        </w:r>
        <w:r w:rsidRPr="00FA60FA">
          <w:rPr>
            <w:rStyle w:val="Hyperlink"/>
            <w:rFonts w:hint="eastAsia"/>
            <w:noProof/>
          </w:rPr>
          <w:t>白化</w:t>
        </w:r>
        <w:r w:rsidRPr="00FA60FA">
          <w:rPr>
            <w:rStyle w:val="Hyperlink"/>
            <w:noProof/>
          </w:rPr>
          <w:t xml:space="preserve"> – </w:t>
        </w:r>
        <w:r w:rsidRPr="00FA60FA">
          <w:rPr>
            <w:rStyle w:val="Hyperlink"/>
            <w:rFonts w:hint="eastAsia"/>
            <w:noProof/>
          </w:rPr>
          <w:t>從第</w:t>
        </w:r>
        <w:r w:rsidRPr="00FA60FA">
          <w:rPr>
            <w:rStyle w:val="Hyperlink"/>
            <w:noProof/>
          </w:rPr>
          <w:t>3</w:t>
        </w:r>
        <w:r w:rsidRPr="00FA60FA">
          <w:rPr>
            <w:rStyle w:val="Hyperlink"/>
            <w:rFonts w:hint="eastAsia"/>
            <w:noProof/>
          </w:rPr>
          <w:t>維度觀測</w:t>
        </w:r>
        <w:r>
          <w:rPr>
            <w:noProof/>
            <w:webHidden/>
          </w:rPr>
          <w:tab/>
        </w:r>
        <w:r>
          <w:rPr>
            <w:noProof/>
            <w:webHidden/>
          </w:rPr>
          <w:fldChar w:fldCharType="begin"/>
        </w:r>
        <w:r>
          <w:rPr>
            <w:noProof/>
            <w:webHidden/>
          </w:rPr>
          <w:instrText xml:space="preserve"> PAGEREF _Toc528365599 \h </w:instrText>
        </w:r>
        <w:r>
          <w:rPr>
            <w:noProof/>
            <w:webHidden/>
          </w:rPr>
        </w:r>
        <w:r>
          <w:rPr>
            <w:noProof/>
            <w:webHidden/>
          </w:rPr>
          <w:fldChar w:fldCharType="separate"/>
        </w:r>
        <w:r>
          <w:rPr>
            <w:noProof/>
            <w:webHidden/>
          </w:rPr>
          <w:t>26</w:t>
        </w:r>
        <w:r>
          <w:rPr>
            <w:noProof/>
            <w:webHidden/>
          </w:rPr>
          <w:fldChar w:fldCharType="end"/>
        </w:r>
      </w:hyperlink>
    </w:p>
    <w:p w14:paraId="0CC11000" w14:textId="10F3938D" w:rsidR="000502CE" w:rsidRDefault="000502CE">
      <w:pPr>
        <w:pStyle w:val="TableofFigures"/>
        <w:tabs>
          <w:tab w:val="right" w:leader="dot" w:pos="8290"/>
        </w:tabs>
        <w:rPr>
          <w:rFonts w:eastAsiaTheme="minorEastAsia" w:cstheme="minorBidi"/>
          <w:smallCaps w:val="0"/>
          <w:noProof/>
          <w:kern w:val="0"/>
          <w:sz w:val="22"/>
          <w:szCs w:val="22"/>
        </w:rPr>
      </w:pPr>
      <w:hyperlink w:anchor="_Toc528365600" w:history="1">
        <w:r w:rsidRPr="00FA60FA">
          <w:rPr>
            <w:rStyle w:val="Hyperlink"/>
            <w:rFonts w:hint="eastAsia"/>
            <w:noProof/>
          </w:rPr>
          <w:t>圖</w:t>
        </w:r>
        <w:r w:rsidRPr="00FA60FA">
          <w:rPr>
            <w:rStyle w:val="Hyperlink"/>
            <w:noProof/>
          </w:rPr>
          <w:t xml:space="preserve"> 30 – nICA</w:t>
        </w:r>
        <w:r w:rsidRPr="00FA60FA">
          <w:rPr>
            <w:rStyle w:val="Hyperlink"/>
            <w:rFonts w:hint="eastAsia"/>
            <w:noProof/>
          </w:rPr>
          <w:t>旋轉</w:t>
        </w:r>
        <w:r w:rsidRPr="00FA60FA">
          <w:rPr>
            <w:rStyle w:val="Hyperlink"/>
            <w:noProof/>
          </w:rPr>
          <w:t xml:space="preserve"> – </w:t>
        </w:r>
        <w:r w:rsidRPr="00FA60FA">
          <w:rPr>
            <w:rStyle w:val="Hyperlink"/>
            <w:rFonts w:hint="eastAsia"/>
            <w:noProof/>
          </w:rPr>
          <w:t>從</w:t>
        </w:r>
        <w:r>
          <w:rPr>
            <w:noProof/>
            <w:webHidden/>
          </w:rPr>
          <w:tab/>
        </w:r>
        <w:r>
          <w:rPr>
            <w:noProof/>
            <w:webHidden/>
          </w:rPr>
          <w:fldChar w:fldCharType="begin"/>
        </w:r>
        <w:r>
          <w:rPr>
            <w:noProof/>
            <w:webHidden/>
          </w:rPr>
          <w:instrText xml:space="preserve"> PAGEREF _Toc528365600 \h </w:instrText>
        </w:r>
        <w:r>
          <w:rPr>
            <w:noProof/>
            <w:webHidden/>
          </w:rPr>
        </w:r>
        <w:r>
          <w:rPr>
            <w:noProof/>
            <w:webHidden/>
          </w:rPr>
          <w:fldChar w:fldCharType="separate"/>
        </w:r>
        <w:r>
          <w:rPr>
            <w:noProof/>
            <w:webHidden/>
          </w:rPr>
          <w:t>26</w:t>
        </w:r>
        <w:r>
          <w:rPr>
            <w:noProof/>
            <w:webHidden/>
          </w:rPr>
          <w:fldChar w:fldCharType="end"/>
        </w:r>
      </w:hyperlink>
    </w:p>
    <w:p w14:paraId="658F996E" w14:textId="7569059B" w:rsidR="000502CE" w:rsidRDefault="000502CE">
      <w:pPr>
        <w:pStyle w:val="TableofFigures"/>
        <w:tabs>
          <w:tab w:val="right" w:leader="dot" w:pos="8290"/>
        </w:tabs>
        <w:rPr>
          <w:rFonts w:eastAsiaTheme="minorEastAsia" w:cstheme="minorBidi"/>
          <w:smallCaps w:val="0"/>
          <w:noProof/>
          <w:kern w:val="0"/>
          <w:sz w:val="22"/>
          <w:szCs w:val="22"/>
        </w:rPr>
      </w:pPr>
      <w:hyperlink w:anchor="_Toc528365601" w:history="1">
        <w:r w:rsidRPr="00FA60FA">
          <w:rPr>
            <w:rStyle w:val="Hyperlink"/>
            <w:rFonts w:hint="eastAsia"/>
            <w:noProof/>
          </w:rPr>
          <w:t>圖</w:t>
        </w:r>
        <w:r w:rsidRPr="00FA60FA">
          <w:rPr>
            <w:rStyle w:val="Hyperlink"/>
            <w:noProof/>
          </w:rPr>
          <w:t xml:space="preserve"> 31 – nICA</w:t>
        </w:r>
        <w:r w:rsidRPr="00FA60FA">
          <w:rPr>
            <w:rStyle w:val="Hyperlink"/>
            <w:rFonts w:hint="eastAsia"/>
            <w:noProof/>
          </w:rPr>
          <w:t>旋轉</w:t>
        </w:r>
        <w:r w:rsidRPr="00FA60FA">
          <w:rPr>
            <w:rStyle w:val="Hyperlink"/>
            <w:noProof/>
          </w:rPr>
          <w:t xml:space="preserve"> – </w:t>
        </w:r>
        <w:r w:rsidRPr="00FA60FA">
          <w:rPr>
            <w:rStyle w:val="Hyperlink"/>
            <w:rFonts w:hint="eastAsia"/>
            <w:noProof/>
          </w:rPr>
          <w:t>從</w:t>
        </w:r>
        <w:r>
          <w:rPr>
            <w:noProof/>
            <w:webHidden/>
          </w:rPr>
          <w:tab/>
        </w:r>
        <w:r>
          <w:rPr>
            <w:noProof/>
            <w:webHidden/>
          </w:rPr>
          <w:fldChar w:fldCharType="begin"/>
        </w:r>
        <w:r>
          <w:rPr>
            <w:noProof/>
            <w:webHidden/>
          </w:rPr>
          <w:instrText xml:space="preserve"> PAGEREF _Toc528365601 \h </w:instrText>
        </w:r>
        <w:r>
          <w:rPr>
            <w:noProof/>
            <w:webHidden/>
          </w:rPr>
        </w:r>
        <w:r>
          <w:rPr>
            <w:noProof/>
            <w:webHidden/>
          </w:rPr>
          <w:fldChar w:fldCharType="separate"/>
        </w:r>
        <w:r>
          <w:rPr>
            <w:noProof/>
            <w:webHidden/>
          </w:rPr>
          <w:t>26</w:t>
        </w:r>
        <w:r>
          <w:rPr>
            <w:noProof/>
            <w:webHidden/>
          </w:rPr>
          <w:fldChar w:fldCharType="end"/>
        </w:r>
      </w:hyperlink>
    </w:p>
    <w:p w14:paraId="50FDEB19" w14:textId="6E85401A" w:rsidR="000502CE" w:rsidRDefault="000502CE">
      <w:pPr>
        <w:pStyle w:val="TableofFigures"/>
        <w:tabs>
          <w:tab w:val="right" w:leader="dot" w:pos="8290"/>
        </w:tabs>
        <w:rPr>
          <w:rFonts w:eastAsiaTheme="minorEastAsia" w:cstheme="minorBidi"/>
          <w:smallCaps w:val="0"/>
          <w:noProof/>
          <w:kern w:val="0"/>
          <w:sz w:val="22"/>
          <w:szCs w:val="22"/>
        </w:rPr>
      </w:pPr>
      <w:hyperlink w:anchor="_Toc528365602" w:history="1">
        <w:r w:rsidRPr="00FA60FA">
          <w:rPr>
            <w:rStyle w:val="Hyperlink"/>
            <w:rFonts w:hint="eastAsia"/>
            <w:noProof/>
          </w:rPr>
          <w:t>圖</w:t>
        </w:r>
        <w:r w:rsidRPr="00FA60FA">
          <w:rPr>
            <w:rStyle w:val="Hyperlink"/>
            <w:noProof/>
          </w:rPr>
          <w:t xml:space="preserve"> 32 – nICA</w:t>
        </w:r>
        <w:r w:rsidRPr="00FA60FA">
          <w:rPr>
            <w:rStyle w:val="Hyperlink"/>
            <w:rFonts w:hint="eastAsia"/>
            <w:noProof/>
          </w:rPr>
          <w:t>旋轉</w:t>
        </w:r>
        <w:r w:rsidRPr="00FA60FA">
          <w:rPr>
            <w:rStyle w:val="Hyperlink"/>
            <w:noProof/>
          </w:rPr>
          <w:t xml:space="preserve"> – </w:t>
        </w:r>
        <w:r w:rsidRPr="00FA60FA">
          <w:rPr>
            <w:rStyle w:val="Hyperlink"/>
            <w:rFonts w:hint="eastAsia"/>
            <w:noProof/>
          </w:rPr>
          <w:t>從第</w:t>
        </w:r>
        <w:r w:rsidRPr="00FA60FA">
          <w:rPr>
            <w:rStyle w:val="Hyperlink"/>
            <w:noProof/>
          </w:rPr>
          <w:t>3</w:t>
        </w:r>
        <w:r w:rsidRPr="00FA60FA">
          <w:rPr>
            <w:rStyle w:val="Hyperlink"/>
            <w:rFonts w:hint="eastAsia"/>
            <w:noProof/>
          </w:rPr>
          <w:t>維度觀測</w:t>
        </w:r>
        <w:r>
          <w:rPr>
            <w:noProof/>
            <w:webHidden/>
          </w:rPr>
          <w:tab/>
        </w:r>
        <w:r>
          <w:rPr>
            <w:noProof/>
            <w:webHidden/>
          </w:rPr>
          <w:fldChar w:fldCharType="begin"/>
        </w:r>
        <w:r>
          <w:rPr>
            <w:noProof/>
            <w:webHidden/>
          </w:rPr>
          <w:instrText xml:space="preserve"> PAGEREF _Toc528365602 \h </w:instrText>
        </w:r>
        <w:r>
          <w:rPr>
            <w:noProof/>
            <w:webHidden/>
          </w:rPr>
        </w:r>
        <w:r>
          <w:rPr>
            <w:noProof/>
            <w:webHidden/>
          </w:rPr>
          <w:fldChar w:fldCharType="separate"/>
        </w:r>
        <w:r>
          <w:rPr>
            <w:noProof/>
            <w:webHidden/>
          </w:rPr>
          <w:t>26</w:t>
        </w:r>
        <w:r>
          <w:rPr>
            <w:noProof/>
            <w:webHidden/>
          </w:rPr>
          <w:fldChar w:fldCharType="end"/>
        </w:r>
      </w:hyperlink>
    </w:p>
    <w:p w14:paraId="38310BA1" w14:textId="72248337" w:rsidR="000502CE" w:rsidRDefault="000502CE">
      <w:pPr>
        <w:pStyle w:val="TableofFigures"/>
        <w:tabs>
          <w:tab w:val="right" w:leader="dot" w:pos="8290"/>
        </w:tabs>
        <w:rPr>
          <w:rFonts w:eastAsiaTheme="minorEastAsia" w:cstheme="minorBidi"/>
          <w:smallCaps w:val="0"/>
          <w:noProof/>
          <w:kern w:val="0"/>
          <w:sz w:val="22"/>
          <w:szCs w:val="22"/>
        </w:rPr>
      </w:pPr>
      <w:hyperlink w:anchor="_Toc528365603" w:history="1">
        <w:r w:rsidRPr="00FA60FA">
          <w:rPr>
            <w:rStyle w:val="Hyperlink"/>
            <w:rFonts w:hint="eastAsia"/>
            <w:noProof/>
          </w:rPr>
          <w:t>圖</w:t>
        </w:r>
        <w:r w:rsidRPr="00FA60FA">
          <w:rPr>
            <w:rStyle w:val="Hyperlink"/>
            <w:noProof/>
          </w:rPr>
          <w:t xml:space="preserve"> 33 – </w:t>
        </w:r>
        <w:r w:rsidRPr="00FA60FA">
          <w:rPr>
            <w:rStyle w:val="Hyperlink"/>
            <w:rFonts w:hint="eastAsia"/>
            <w:noProof/>
          </w:rPr>
          <w:t>原始二通道訊號波形</w:t>
        </w:r>
        <w:r>
          <w:rPr>
            <w:noProof/>
            <w:webHidden/>
          </w:rPr>
          <w:tab/>
        </w:r>
        <w:r>
          <w:rPr>
            <w:noProof/>
            <w:webHidden/>
          </w:rPr>
          <w:fldChar w:fldCharType="begin"/>
        </w:r>
        <w:r>
          <w:rPr>
            <w:noProof/>
            <w:webHidden/>
          </w:rPr>
          <w:instrText xml:space="preserve"> PAGEREF _Toc528365603 \h </w:instrText>
        </w:r>
        <w:r>
          <w:rPr>
            <w:noProof/>
            <w:webHidden/>
          </w:rPr>
        </w:r>
        <w:r>
          <w:rPr>
            <w:noProof/>
            <w:webHidden/>
          </w:rPr>
          <w:fldChar w:fldCharType="separate"/>
        </w:r>
        <w:r>
          <w:rPr>
            <w:noProof/>
            <w:webHidden/>
          </w:rPr>
          <w:t>28</w:t>
        </w:r>
        <w:r>
          <w:rPr>
            <w:noProof/>
            <w:webHidden/>
          </w:rPr>
          <w:fldChar w:fldCharType="end"/>
        </w:r>
      </w:hyperlink>
    </w:p>
    <w:p w14:paraId="4C97E865" w14:textId="0EC6A3ED" w:rsidR="000502CE" w:rsidRDefault="000502CE">
      <w:pPr>
        <w:pStyle w:val="TableofFigures"/>
        <w:tabs>
          <w:tab w:val="right" w:leader="dot" w:pos="8290"/>
        </w:tabs>
        <w:rPr>
          <w:rFonts w:eastAsiaTheme="minorEastAsia" w:cstheme="minorBidi"/>
          <w:smallCaps w:val="0"/>
          <w:noProof/>
          <w:kern w:val="0"/>
          <w:sz w:val="22"/>
          <w:szCs w:val="22"/>
        </w:rPr>
      </w:pPr>
      <w:hyperlink w:anchor="_Toc528365604" w:history="1">
        <w:r w:rsidRPr="00FA60FA">
          <w:rPr>
            <w:rStyle w:val="Hyperlink"/>
            <w:rFonts w:hint="eastAsia"/>
            <w:noProof/>
          </w:rPr>
          <w:t>圖</w:t>
        </w:r>
        <w:r w:rsidRPr="00FA60FA">
          <w:rPr>
            <w:rStyle w:val="Hyperlink"/>
            <w:noProof/>
          </w:rPr>
          <w:t xml:space="preserve"> 34 – </w:t>
        </w:r>
        <w:r w:rsidRPr="00FA60FA">
          <w:rPr>
            <w:rStyle w:val="Hyperlink"/>
            <w:rFonts w:hint="eastAsia"/>
            <w:noProof/>
          </w:rPr>
          <w:t>原始二通道訊號分布</w:t>
        </w:r>
        <w:r>
          <w:rPr>
            <w:noProof/>
            <w:webHidden/>
          </w:rPr>
          <w:tab/>
        </w:r>
        <w:r>
          <w:rPr>
            <w:noProof/>
            <w:webHidden/>
          </w:rPr>
          <w:fldChar w:fldCharType="begin"/>
        </w:r>
        <w:r>
          <w:rPr>
            <w:noProof/>
            <w:webHidden/>
          </w:rPr>
          <w:instrText xml:space="preserve"> PAGEREF _Toc528365604 \h </w:instrText>
        </w:r>
        <w:r>
          <w:rPr>
            <w:noProof/>
            <w:webHidden/>
          </w:rPr>
        </w:r>
        <w:r>
          <w:rPr>
            <w:noProof/>
            <w:webHidden/>
          </w:rPr>
          <w:fldChar w:fldCharType="separate"/>
        </w:r>
        <w:r>
          <w:rPr>
            <w:noProof/>
            <w:webHidden/>
          </w:rPr>
          <w:t>28</w:t>
        </w:r>
        <w:r>
          <w:rPr>
            <w:noProof/>
            <w:webHidden/>
          </w:rPr>
          <w:fldChar w:fldCharType="end"/>
        </w:r>
      </w:hyperlink>
    </w:p>
    <w:p w14:paraId="7ABB3A69" w14:textId="780C4FB7" w:rsidR="000502CE" w:rsidRDefault="000502CE">
      <w:pPr>
        <w:pStyle w:val="TableofFigures"/>
        <w:tabs>
          <w:tab w:val="right" w:leader="dot" w:pos="8290"/>
        </w:tabs>
        <w:rPr>
          <w:rFonts w:eastAsiaTheme="minorEastAsia" w:cstheme="minorBidi"/>
          <w:smallCaps w:val="0"/>
          <w:noProof/>
          <w:kern w:val="0"/>
          <w:sz w:val="22"/>
          <w:szCs w:val="22"/>
        </w:rPr>
      </w:pPr>
      <w:hyperlink w:anchor="_Toc528365605" w:history="1">
        <w:r w:rsidRPr="00FA60FA">
          <w:rPr>
            <w:rStyle w:val="Hyperlink"/>
            <w:rFonts w:hint="eastAsia"/>
            <w:noProof/>
          </w:rPr>
          <w:t>圖</w:t>
        </w:r>
        <w:r w:rsidRPr="00FA60FA">
          <w:rPr>
            <w:rStyle w:val="Hyperlink"/>
            <w:noProof/>
          </w:rPr>
          <w:t xml:space="preserve"> 35 - </w:t>
        </w:r>
        <w:r w:rsidRPr="00FA60FA">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365605 \h </w:instrText>
        </w:r>
        <w:r>
          <w:rPr>
            <w:noProof/>
            <w:webHidden/>
          </w:rPr>
        </w:r>
        <w:r>
          <w:rPr>
            <w:noProof/>
            <w:webHidden/>
          </w:rPr>
          <w:fldChar w:fldCharType="separate"/>
        </w:r>
        <w:r>
          <w:rPr>
            <w:noProof/>
            <w:webHidden/>
          </w:rPr>
          <w:t>28</w:t>
        </w:r>
        <w:r>
          <w:rPr>
            <w:noProof/>
            <w:webHidden/>
          </w:rPr>
          <w:fldChar w:fldCharType="end"/>
        </w:r>
      </w:hyperlink>
    </w:p>
    <w:p w14:paraId="7BBCD889" w14:textId="08AA21EF" w:rsidR="000502CE" w:rsidRDefault="000502CE">
      <w:pPr>
        <w:pStyle w:val="TableofFigures"/>
        <w:tabs>
          <w:tab w:val="right" w:leader="dot" w:pos="8290"/>
        </w:tabs>
        <w:rPr>
          <w:rFonts w:eastAsiaTheme="minorEastAsia" w:cstheme="minorBidi"/>
          <w:smallCaps w:val="0"/>
          <w:noProof/>
          <w:kern w:val="0"/>
          <w:sz w:val="22"/>
          <w:szCs w:val="22"/>
        </w:rPr>
      </w:pPr>
      <w:hyperlink w:anchor="_Toc528365606" w:history="1">
        <w:r w:rsidRPr="00FA60FA">
          <w:rPr>
            <w:rStyle w:val="Hyperlink"/>
            <w:rFonts w:hint="eastAsia"/>
            <w:noProof/>
          </w:rPr>
          <w:t>圖</w:t>
        </w:r>
        <w:r w:rsidRPr="00FA60FA">
          <w:rPr>
            <w:rStyle w:val="Hyperlink"/>
            <w:noProof/>
          </w:rPr>
          <w:t xml:space="preserve"> 36 – </w:t>
        </w:r>
        <w:r w:rsidRPr="00FA60FA">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365606 \h </w:instrText>
        </w:r>
        <w:r>
          <w:rPr>
            <w:noProof/>
            <w:webHidden/>
          </w:rPr>
        </w:r>
        <w:r>
          <w:rPr>
            <w:noProof/>
            <w:webHidden/>
          </w:rPr>
          <w:fldChar w:fldCharType="separate"/>
        </w:r>
        <w:r>
          <w:rPr>
            <w:noProof/>
            <w:webHidden/>
          </w:rPr>
          <w:t>28</w:t>
        </w:r>
        <w:r>
          <w:rPr>
            <w:noProof/>
            <w:webHidden/>
          </w:rPr>
          <w:fldChar w:fldCharType="end"/>
        </w:r>
      </w:hyperlink>
    </w:p>
    <w:p w14:paraId="16CBEC7E" w14:textId="36CC0496" w:rsidR="000502CE" w:rsidRDefault="000502CE">
      <w:pPr>
        <w:pStyle w:val="TableofFigures"/>
        <w:tabs>
          <w:tab w:val="right" w:leader="dot" w:pos="8290"/>
        </w:tabs>
        <w:rPr>
          <w:rFonts w:eastAsiaTheme="minorEastAsia" w:cstheme="minorBidi"/>
          <w:smallCaps w:val="0"/>
          <w:noProof/>
          <w:kern w:val="0"/>
          <w:sz w:val="22"/>
          <w:szCs w:val="22"/>
        </w:rPr>
      </w:pPr>
      <w:hyperlink w:anchor="_Toc528365607" w:history="1">
        <w:r w:rsidRPr="00FA60FA">
          <w:rPr>
            <w:rStyle w:val="Hyperlink"/>
            <w:rFonts w:hint="eastAsia"/>
            <w:noProof/>
          </w:rPr>
          <w:t>圖</w:t>
        </w:r>
        <w:r w:rsidRPr="00FA60FA">
          <w:rPr>
            <w:rStyle w:val="Hyperlink"/>
            <w:noProof/>
          </w:rPr>
          <w:t xml:space="preserve"> 37 – </w:t>
        </w:r>
        <w:r w:rsidRPr="00FA60FA">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365607 \h </w:instrText>
        </w:r>
        <w:r>
          <w:rPr>
            <w:noProof/>
            <w:webHidden/>
          </w:rPr>
        </w:r>
        <w:r>
          <w:rPr>
            <w:noProof/>
            <w:webHidden/>
          </w:rPr>
          <w:fldChar w:fldCharType="separate"/>
        </w:r>
        <w:r>
          <w:rPr>
            <w:noProof/>
            <w:webHidden/>
          </w:rPr>
          <w:t>28</w:t>
        </w:r>
        <w:r>
          <w:rPr>
            <w:noProof/>
            <w:webHidden/>
          </w:rPr>
          <w:fldChar w:fldCharType="end"/>
        </w:r>
      </w:hyperlink>
    </w:p>
    <w:p w14:paraId="283C66D5" w14:textId="2CD00AB0" w:rsidR="000502CE" w:rsidRDefault="000502CE">
      <w:pPr>
        <w:pStyle w:val="TableofFigures"/>
        <w:tabs>
          <w:tab w:val="right" w:leader="dot" w:pos="8290"/>
        </w:tabs>
        <w:rPr>
          <w:rFonts w:eastAsiaTheme="minorEastAsia" w:cstheme="minorBidi"/>
          <w:smallCaps w:val="0"/>
          <w:noProof/>
          <w:kern w:val="0"/>
          <w:sz w:val="22"/>
          <w:szCs w:val="22"/>
        </w:rPr>
      </w:pPr>
      <w:hyperlink w:anchor="_Toc528365608" w:history="1">
        <w:r w:rsidRPr="00FA60FA">
          <w:rPr>
            <w:rStyle w:val="Hyperlink"/>
            <w:rFonts w:hint="eastAsia"/>
            <w:noProof/>
          </w:rPr>
          <w:t>圖</w:t>
        </w:r>
        <w:r w:rsidRPr="00FA60FA">
          <w:rPr>
            <w:rStyle w:val="Hyperlink"/>
            <w:noProof/>
          </w:rPr>
          <w:t xml:space="preserve"> 38 – </w:t>
        </w:r>
        <w:r w:rsidRPr="00FA60FA">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365608 \h </w:instrText>
        </w:r>
        <w:r>
          <w:rPr>
            <w:noProof/>
            <w:webHidden/>
          </w:rPr>
        </w:r>
        <w:r>
          <w:rPr>
            <w:noProof/>
            <w:webHidden/>
          </w:rPr>
          <w:fldChar w:fldCharType="separate"/>
        </w:r>
        <w:r>
          <w:rPr>
            <w:noProof/>
            <w:webHidden/>
          </w:rPr>
          <w:t>29</w:t>
        </w:r>
        <w:r>
          <w:rPr>
            <w:noProof/>
            <w:webHidden/>
          </w:rPr>
          <w:fldChar w:fldCharType="end"/>
        </w:r>
      </w:hyperlink>
    </w:p>
    <w:p w14:paraId="3041B0AD" w14:textId="01D96A39" w:rsidR="000502CE" w:rsidRDefault="000502CE">
      <w:pPr>
        <w:pStyle w:val="TableofFigures"/>
        <w:tabs>
          <w:tab w:val="right" w:leader="dot" w:pos="8290"/>
        </w:tabs>
        <w:rPr>
          <w:rFonts w:eastAsiaTheme="minorEastAsia" w:cstheme="minorBidi"/>
          <w:smallCaps w:val="0"/>
          <w:noProof/>
          <w:kern w:val="0"/>
          <w:sz w:val="22"/>
          <w:szCs w:val="22"/>
        </w:rPr>
      </w:pPr>
      <w:hyperlink w:anchor="_Toc528365609" w:history="1">
        <w:r w:rsidRPr="00FA60FA">
          <w:rPr>
            <w:rStyle w:val="Hyperlink"/>
            <w:rFonts w:hint="eastAsia"/>
            <w:noProof/>
          </w:rPr>
          <w:t>圖</w:t>
        </w:r>
        <w:r w:rsidRPr="00FA60FA">
          <w:rPr>
            <w:rStyle w:val="Hyperlink"/>
            <w:noProof/>
          </w:rPr>
          <w:t xml:space="preserve"> 39 – </w:t>
        </w:r>
        <w:r w:rsidRPr="00FA60FA">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365609 \h </w:instrText>
        </w:r>
        <w:r>
          <w:rPr>
            <w:noProof/>
            <w:webHidden/>
          </w:rPr>
        </w:r>
        <w:r>
          <w:rPr>
            <w:noProof/>
            <w:webHidden/>
          </w:rPr>
          <w:fldChar w:fldCharType="separate"/>
        </w:r>
        <w:r>
          <w:rPr>
            <w:noProof/>
            <w:webHidden/>
          </w:rPr>
          <w:t>29</w:t>
        </w:r>
        <w:r>
          <w:rPr>
            <w:noProof/>
            <w:webHidden/>
          </w:rPr>
          <w:fldChar w:fldCharType="end"/>
        </w:r>
      </w:hyperlink>
    </w:p>
    <w:p w14:paraId="6323B8A2" w14:textId="7D306773" w:rsidR="000502CE" w:rsidRDefault="000502CE">
      <w:pPr>
        <w:pStyle w:val="TableofFigures"/>
        <w:tabs>
          <w:tab w:val="right" w:leader="dot" w:pos="8290"/>
        </w:tabs>
        <w:rPr>
          <w:rFonts w:eastAsiaTheme="minorEastAsia" w:cstheme="minorBidi"/>
          <w:smallCaps w:val="0"/>
          <w:noProof/>
          <w:kern w:val="0"/>
          <w:sz w:val="22"/>
          <w:szCs w:val="22"/>
        </w:rPr>
      </w:pPr>
      <w:hyperlink w:anchor="_Toc528365610" w:history="1">
        <w:r w:rsidRPr="00FA60FA">
          <w:rPr>
            <w:rStyle w:val="Hyperlink"/>
            <w:rFonts w:hint="eastAsia"/>
            <w:noProof/>
          </w:rPr>
          <w:t>圖</w:t>
        </w:r>
        <w:r w:rsidRPr="00FA60FA">
          <w:rPr>
            <w:rStyle w:val="Hyperlink"/>
            <w:noProof/>
          </w:rPr>
          <w:t xml:space="preserve"> 40 – </w:t>
        </w:r>
        <w:r w:rsidRPr="00FA60FA">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365610 \h </w:instrText>
        </w:r>
        <w:r>
          <w:rPr>
            <w:noProof/>
            <w:webHidden/>
          </w:rPr>
        </w:r>
        <w:r>
          <w:rPr>
            <w:noProof/>
            <w:webHidden/>
          </w:rPr>
          <w:fldChar w:fldCharType="separate"/>
        </w:r>
        <w:r>
          <w:rPr>
            <w:noProof/>
            <w:webHidden/>
          </w:rPr>
          <w:t>29</w:t>
        </w:r>
        <w:r>
          <w:rPr>
            <w:noProof/>
            <w:webHidden/>
          </w:rPr>
          <w:fldChar w:fldCharType="end"/>
        </w:r>
      </w:hyperlink>
    </w:p>
    <w:p w14:paraId="6C6F0C3F" w14:textId="74347E70" w:rsidR="000502CE" w:rsidRDefault="000502CE">
      <w:pPr>
        <w:pStyle w:val="TableofFigures"/>
        <w:tabs>
          <w:tab w:val="right" w:leader="dot" w:pos="8290"/>
        </w:tabs>
        <w:rPr>
          <w:rFonts w:eastAsiaTheme="minorEastAsia" w:cstheme="minorBidi"/>
          <w:smallCaps w:val="0"/>
          <w:noProof/>
          <w:kern w:val="0"/>
          <w:sz w:val="22"/>
          <w:szCs w:val="22"/>
        </w:rPr>
      </w:pPr>
      <w:hyperlink w:anchor="_Toc528365611" w:history="1">
        <w:r w:rsidRPr="00FA60FA">
          <w:rPr>
            <w:rStyle w:val="Hyperlink"/>
            <w:rFonts w:hint="eastAsia"/>
            <w:noProof/>
          </w:rPr>
          <w:t>圖</w:t>
        </w:r>
        <w:r w:rsidRPr="00FA60FA">
          <w:rPr>
            <w:rStyle w:val="Hyperlink"/>
            <w:noProof/>
          </w:rPr>
          <w:t xml:space="preserve"> 41 – </w:t>
        </w:r>
        <w:r w:rsidRPr="00FA60FA">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365611 \h </w:instrText>
        </w:r>
        <w:r>
          <w:rPr>
            <w:noProof/>
            <w:webHidden/>
          </w:rPr>
        </w:r>
        <w:r>
          <w:rPr>
            <w:noProof/>
            <w:webHidden/>
          </w:rPr>
          <w:fldChar w:fldCharType="separate"/>
        </w:r>
        <w:r>
          <w:rPr>
            <w:noProof/>
            <w:webHidden/>
          </w:rPr>
          <w:t>29</w:t>
        </w:r>
        <w:r>
          <w:rPr>
            <w:noProof/>
            <w:webHidden/>
          </w:rPr>
          <w:fldChar w:fldCharType="end"/>
        </w:r>
      </w:hyperlink>
    </w:p>
    <w:p w14:paraId="7B35AE37" w14:textId="68B388E6" w:rsidR="000502CE" w:rsidRDefault="000502CE">
      <w:pPr>
        <w:pStyle w:val="TableofFigures"/>
        <w:tabs>
          <w:tab w:val="right" w:leader="dot" w:pos="8290"/>
        </w:tabs>
        <w:rPr>
          <w:rFonts w:eastAsiaTheme="minorEastAsia" w:cstheme="minorBidi"/>
          <w:smallCaps w:val="0"/>
          <w:noProof/>
          <w:kern w:val="0"/>
          <w:sz w:val="22"/>
          <w:szCs w:val="22"/>
        </w:rPr>
      </w:pPr>
      <w:hyperlink w:anchor="_Toc528365612" w:history="1">
        <w:r w:rsidRPr="00FA60FA">
          <w:rPr>
            <w:rStyle w:val="Hyperlink"/>
            <w:rFonts w:hint="eastAsia"/>
            <w:noProof/>
          </w:rPr>
          <w:t>圖</w:t>
        </w:r>
        <w:r w:rsidRPr="00FA60FA">
          <w:rPr>
            <w:rStyle w:val="Hyperlink"/>
            <w:noProof/>
          </w:rPr>
          <w:t xml:space="preserve"> 42 – </w:t>
        </w:r>
        <w:r w:rsidRPr="00FA60FA">
          <w:rPr>
            <w:rStyle w:val="Hyperlink"/>
            <w:rFonts w:hint="eastAsia"/>
            <w:noProof/>
          </w:rPr>
          <w:t>多層感知器類神經網路</w:t>
        </w:r>
        <w:r w:rsidRPr="00FA60FA">
          <w:rPr>
            <w:rStyle w:val="Hyperlink"/>
            <w:noProof/>
          </w:rPr>
          <w:t>[52]</w:t>
        </w:r>
        <w:r>
          <w:rPr>
            <w:noProof/>
            <w:webHidden/>
          </w:rPr>
          <w:tab/>
        </w:r>
        <w:r>
          <w:rPr>
            <w:noProof/>
            <w:webHidden/>
          </w:rPr>
          <w:fldChar w:fldCharType="begin"/>
        </w:r>
        <w:r>
          <w:rPr>
            <w:noProof/>
            <w:webHidden/>
          </w:rPr>
          <w:instrText xml:space="preserve"> PAGEREF _Toc528365612 \h </w:instrText>
        </w:r>
        <w:r>
          <w:rPr>
            <w:noProof/>
            <w:webHidden/>
          </w:rPr>
        </w:r>
        <w:r>
          <w:rPr>
            <w:noProof/>
            <w:webHidden/>
          </w:rPr>
          <w:fldChar w:fldCharType="separate"/>
        </w:r>
        <w:r>
          <w:rPr>
            <w:noProof/>
            <w:webHidden/>
          </w:rPr>
          <w:t>30</w:t>
        </w:r>
        <w:r>
          <w:rPr>
            <w:noProof/>
            <w:webHidden/>
          </w:rPr>
          <w:fldChar w:fldCharType="end"/>
        </w:r>
      </w:hyperlink>
    </w:p>
    <w:p w14:paraId="55697262" w14:textId="29B77347" w:rsidR="000502CE" w:rsidRDefault="000502CE">
      <w:pPr>
        <w:pStyle w:val="TableofFigures"/>
        <w:tabs>
          <w:tab w:val="right" w:leader="dot" w:pos="8290"/>
        </w:tabs>
        <w:rPr>
          <w:rFonts w:eastAsiaTheme="minorEastAsia" w:cstheme="minorBidi"/>
          <w:smallCaps w:val="0"/>
          <w:noProof/>
          <w:kern w:val="0"/>
          <w:sz w:val="22"/>
          <w:szCs w:val="22"/>
        </w:rPr>
      </w:pPr>
      <w:hyperlink w:anchor="_Toc528365613" w:history="1">
        <w:r w:rsidRPr="00FA60FA">
          <w:rPr>
            <w:rStyle w:val="Hyperlink"/>
            <w:rFonts w:hint="eastAsia"/>
            <w:noProof/>
          </w:rPr>
          <w:t>圖</w:t>
        </w:r>
        <w:r w:rsidRPr="00FA60FA">
          <w:rPr>
            <w:rStyle w:val="Hyperlink"/>
            <w:noProof/>
          </w:rPr>
          <w:t xml:space="preserve"> 43 - </w:t>
        </w:r>
        <w:r w:rsidRPr="00FA60FA">
          <w:rPr>
            <w:rStyle w:val="Hyperlink"/>
            <w:rFonts w:hint="eastAsia"/>
            <w:noProof/>
          </w:rPr>
          <w:t>長短期記憶類神經網路架構</w:t>
        </w:r>
        <w:r w:rsidRPr="00FA60FA">
          <w:rPr>
            <w:rStyle w:val="Hyperlink"/>
            <w:noProof/>
          </w:rPr>
          <w:t>[55]</w:t>
        </w:r>
        <w:r>
          <w:rPr>
            <w:noProof/>
            <w:webHidden/>
          </w:rPr>
          <w:tab/>
        </w:r>
        <w:r>
          <w:rPr>
            <w:noProof/>
            <w:webHidden/>
          </w:rPr>
          <w:fldChar w:fldCharType="begin"/>
        </w:r>
        <w:r>
          <w:rPr>
            <w:noProof/>
            <w:webHidden/>
          </w:rPr>
          <w:instrText xml:space="preserve"> PAGEREF _Toc528365613 \h </w:instrText>
        </w:r>
        <w:r>
          <w:rPr>
            <w:noProof/>
            <w:webHidden/>
          </w:rPr>
        </w:r>
        <w:r>
          <w:rPr>
            <w:noProof/>
            <w:webHidden/>
          </w:rPr>
          <w:fldChar w:fldCharType="separate"/>
        </w:r>
        <w:r>
          <w:rPr>
            <w:noProof/>
            <w:webHidden/>
          </w:rPr>
          <w:t>32</w:t>
        </w:r>
        <w:r>
          <w:rPr>
            <w:noProof/>
            <w:webHidden/>
          </w:rPr>
          <w:fldChar w:fldCharType="end"/>
        </w:r>
      </w:hyperlink>
    </w:p>
    <w:p w14:paraId="495603ED" w14:textId="0B8FAA47" w:rsidR="000502CE" w:rsidRDefault="000502CE">
      <w:pPr>
        <w:pStyle w:val="TableofFigures"/>
        <w:tabs>
          <w:tab w:val="right" w:leader="dot" w:pos="8290"/>
        </w:tabs>
        <w:rPr>
          <w:rFonts w:eastAsiaTheme="minorEastAsia" w:cstheme="minorBidi"/>
          <w:smallCaps w:val="0"/>
          <w:noProof/>
          <w:kern w:val="0"/>
          <w:sz w:val="22"/>
          <w:szCs w:val="22"/>
        </w:rPr>
      </w:pPr>
      <w:hyperlink w:anchor="_Toc528365614" w:history="1">
        <w:r w:rsidRPr="00FA60FA">
          <w:rPr>
            <w:rStyle w:val="Hyperlink"/>
            <w:rFonts w:hint="eastAsia"/>
            <w:noProof/>
          </w:rPr>
          <w:t>圖</w:t>
        </w:r>
        <w:r w:rsidRPr="00FA60FA">
          <w:rPr>
            <w:rStyle w:val="Hyperlink"/>
            <w:noProof/>
          </w:rPr>
          <w:t xml:space="preserve"> 44 – </w:t>
        </w:r>
        <w:r w:rsidRPr="00FA60FA">
          <w:rPr>
            <w:rStyle w:val="Hyperlink"/>
            <w:rFonts w:hint="eastAsia"/>
            <w:noProof/>
          </w:rPr>
          <w:t>原始</w:t>
        </w:r>
        <w:r w:rsidRPr="00FA60FA">
          <w:rPr>
            <w:rStyle w:val="Hyperlink"/>
            <w:noProof/>
          </w:rPr>
          <w:t>sEMG</w:t>
        </w:r>
        <w:r w:rsidRPr="00FA60FA">
          <w:rPr>
            <w:rStyle w:val="Hyperlink"/>
            <w:rFonts w:hint="eastAsia"/>
            <w:noProof/>
          </w:rPr>
          <w:t>訊號</w:t>
        </w:r>
        <w:r>
          <w:rPr>
            <w:noProof/>
            <w:webHidden/>
          </w:rPr>
          <w:tab/>
        </w:r>
        <w:r>
          <w:rPr>
            <w:noProof/>
            <w:webHidden/>
          </w:rPr>
          <w:fldChar w:fldCharType="begin"/>
        </w:r>
        <w:r>
          <w:rPr>
            <w:noProof/>
            <w:webHidden/>
          </w:rPr>
          <w:instrText xml:space="preserve"> PAGEREF _Toc528365614 \h </w:instrText>
        </w:r>
        <w:r>
          <w:rPr>
            <w:noProof/>
            <w:webHidden/>
          </w:rPr>
        </w:r>
        <w:r>
          <w:rPr>
            <w:noProof/>
            <w:webHidden/>
          </w:rPr>
          <w:fldChar w:fldCharType="separate"/>
        </w:r>
        <w:r>
          <w:rPr>
            <w:noProof/>
            <w:webHidden/>
          </w:rPr>
          <w:t>33</w:t>
        </w:r>
        <w:r>
          <w:rPr>
            <w:noProof/>
            <w:webHidden/>
          </w:rPr>
          <w:fldChar w:fldCharType="end"/>
        </w:r>
      </w:hyperlink>
    </w:p>
    <w:p w14:paraId="03E16B46" w14:textId="3835C49E" w:rsidR="000502CE" w:rsidRDefault="000502CE">
      <w:pPr>
        <w:pStyle w:val="TableofFigures"/>
        <w:tabs>
          <w:tab w:val="right" w:leader="dot" w:pos="8290"/>
        </w:tabs>
        <w:rPr>
          <w:rFonts w:eastAsiaTheme="minorEastAsia" w:cstheme="minorBidi"/>
          <w:smallCaps w:val="0"/>
          <w:noProof/>
          <w:kern w:val="0"/>
          <w:sz w:val="22"/>
          <w:szCs w:val="22"/>
        </w:rPr>
      </w:pPr>
      <w:hyperlink w:anchor="_Toc528365615" w:history="1">
        <w:r w:rsidRPr="00FA60FA">
          <w:rPr>
            <w:rStyle w:val="Hyperlink"/>
            <w:rFonts w:hint="eastAsia"/>
            <w:noProof/>
          </w:rPr>
          <w:t>圖</w:t>
        </w:r>
        <w:r w:rsidRPr="00FA60FA">
          <w:rPr>
            <w:rStyle w:val="Hyperlink"/>
            <w:noProof/>
          </w:rPr>
          <w:t xml:space="preserve"> 45 – </w:t>
        </w:r>
        <w:r w:rsidRPr="00FA60FA">
          <w:rPr>
            <w:rStyle w:val="Hyperlink"/>
            <w:rFonts w:hint="eastAsia"/>
            <w:noProof/>
          </w:rPr>
          <w:t>經</w:t>
        </w:r>
        <w:r w:rsidRPr="00FA60FA">
          <w:rPr>
            <w:rStyle w:val="Hyperlink"/>
            <w:noProof/>
          </w:rPr>
          <w:t>RMS</w:t>
        </w:r>
        <w:r w:rsidRPr="00FA60FA">
          <w:rPr>
            <w:rStyle w:val="Hyperlink"/>
            <w:rFonts w:hint="eastAsia"/>
            <w:noProof/>
          </w:rPr>
          <w:t>處理後的</w:t>
        </w:r>
        <w:r w:rsidRPr="00FA60FA">
          <w:rPr>
            <w:rStyle w:val="Hyperlink"/>
            <w:noProof/>
          </w:rPr>
          <w:t>sEMG</w:t>
        </w:r>
        <w:r w:rsidRPr="00FA60FA">
          <w:rPr>
            <w:rStyle w:val="Hyperlink"/>
            <w:rFonts w:hint="eastAsia"/>
            <w:noProof/>
          </w:rPr>
          <w:t>訊號</w:t>
        </w:r>
        <w:r>
          <w:rPr>
            <w:noProof/>
            <w:webHidden/>
          </w:rPr>
          <w:tab/>
        </w:r>
        <w:r>
          <w:rPr>
            <w:noProof/>
            <w:webHidden/>
          </w:rPr>
          <w:fldChar w:fldCharType="begin"/>
        </w:r>
        <w:r>
          <w:rPr>
            <w:noProof/>
            <w:webHidden/>
          </w:rPr>
          <w:instrText xml:space="preserve"> PAGEREF _Toc528365615 \h </w:instrText>
        </w:r>
        <w:r>
          <w:rPr>
            <w:noProof/>
            <w:webHidden/>
          </w:rPr>
        </w:r>
        <w:r>
          <w:rPr>
            <w:noProof/>
            <w:webHidden/>
          </w:rPr>
          <w:fldChar w:fldCharType="separate"/>
        </w:r>
        <w:r>
          <w:rPr>
            <w:noProof/>
            <w:webHidden/>
          </w:rPr>
          <w:t>34</w:t>
        </w:r>
        <w:r>
          <w:rPr>
            <w:noProof/>
            <w:webHidden/>
          </w:rPr>
          <w:fldChar w:fldCharType="end"/>
        </w:r>
      </w:hyperlink>
    </w:p>
    <w:p w14:paraId="79DD1D8A" w14:textId="42E3B8EC" w:rsidR="000502CE" w:rsidRDefault="000502CE">
      <w:pPr>
        <w:pStyle w:val="TableofFigures"/>
        <w:tabs>
          <w:tab w:val="right" w:leader="dot" w:pos="8290"/>
        </w:tabs>
        <w:rPr>
          <w:rFonts w:eastAsiaTheme="minorEastAsia" w:cstheme="minorBidi"/>
          <w:smallCaps w:val="0"/>
          <w:noProof/>
          <w:kern w:val="0"/>
          <w:sz w:val="22"/>
          <w:szCs w:val="22"/>
        </w:rPr>
      </w:pPr>
      <w:hyperlink w:anchor="_Toc528365616" w:history="1">
        <w:r w:rsidRPr="00FA60FA">
          <w:rPr>
            <w:rStyle w:val="Hyperlink"/>
            <w:rFonts w:hint="eastAsia"/>
            <w:noProof/>
          </w:rPr>
          <w:t>圖</w:t>
        </w:r>
        <w:r w:rsidRPr="00FA60FA">
          <w:rPr>
            <w:rStyle w:val="Hyperlink"/>
            <w:noProof/>
          </w:rPr>
          <w:t xml:space="preserve"> 46 - </w:t>
        </w:r>
        <w:r w:rsidRPr="00FA60FA">
          <w:rPr>
            <w:rStyle w:val="Hyperlink"/>
            <w:rFonts w:hint="eastAsia"/>
            <w:noProof/>
          </w:rPr>
          <w:t>經</w:t>
        </w:r>
        <w:r w:rsidRPr="00FA60FA">
          <w:rPr>
            <w:rStyle w:val="Hyperlink"/>
            <w:noProof/>
          </w:rPr>
          <w:t>nICA</w:t>
        </w:r>
        <w:r w:rsidRPr="00FA60FA">
          <w:rPr>
            <w:rStyle w:val="Hyperlink"/>
            <w:rFonts w:hint="eastAsia"/>
            <w:noProof/>
          </w:rPr>
          <w:t>反混合後的</w:t>
        </w:r>
        <w:r w:rsidRPr="00FA60FA">
          <w:rPr>
            <w:rStyle w:val="Hyperlink"/>
            <w:noProof/>
          </w:rPr>
          <w:t>sEMG-RMS</w:t>
        </w:r>
        <w:r w:rsidRPr="00FA60FA">
          <w:rPr>
            <w:rStyle w:val="Hyperlink"/>
            <w:rFonts w:hint="eastAsia"/>
            <w:noProof/>
          </w:rPr>
          <w:t>訊號</w:t>
        </w:r>
        <w:r>
          <w:rPr>
            <w:noProof/>
            <w:webHidden/>
          </w:rPr>
          <w:tab/>
        </w:r>
        <w:r>
          <w:rPr>
            <w:noProof/>
            <w:webHidden/>
          </w:rPr>
          <w:fldChar w:fldCharType="begin"/>
        </w:r>
        <w:r>
          <w:rPr>
            <w:noProof/>
            <w:webHidden/>
          </w:rPr>
          <w:instrText xml:space="preserve"> PAGEREF _Toc528365616 \h </w:instrText>
        </w:r>
        <w:r>
          <w:rPr>
            <w:noProof/>
            <w:webHidden/>
          </w:rPr>
        </w:r>
        <w:r>
          <w:rPr>
            <w:noProof/>
            <w:webHidden/>
          </w:rPr>
          <w:fldChar w:fldCharType="separate"/>
        </w:r>
        <w:r>
          <w:rPr>
            <w:noProof/>
            <w:webHidden/>
          </w:rPr>
          <w:t>34</w:t>
        </w:r>
        <w:r>
          <w:rPr>
            <w:noProof/>
            <w:webHidden/>
          </w:rPr>
          <w:fldChar w:fldCharType="end"/>
        </w:r>
      </w:hyperlink>
    </w:p>
    <w:p w14:paraId="32C3316B" w14:textId="48894B1E" w:rsidR="000502CE" w:rsidRDefault="000502CE">
      <w:pPr>
        <w:pStyle w:val="TableofFigures"/>
        <w:tabs>
          <w:tab w:val="right" w:leader="dot" w:pos="8290"/>
        </w:tabs>
        <w:rPr>
          <w:rFonts w:eastAsiaTheme="minorEastAsia" w:cstheme="minorBidi"/>
          <w:smallCaps w:val="0"/>
          <w:noProof/>
          <w:kern w:val="0"/>
          <w:sz w:val="22"/>
          <w:szCs w:val="22"/>
        </w:rPr>
      </w:pPr>
      <w:hyperlink w:anchor="_Toc528365617" w:history="1">
        <w:r w:rsidRPr="00FA60FA">
          <w:rPr>
            <w:rStyle w:val="Hyperlink"/>
            <w:rFonts w:hint="eastAsia"/>
            <w:noProof/>
          </w:rPr>
          <w:t>圖</w:t>
        </w:r>
        <w:r w:rsidRPr="00FA60FA">
          <w:rPr>
            <w:rStyle w:val="Hyperlink"/>
            <w:noProof/>
          </w:rPr>
          <w:t xml:space="preserve"> 47 -</w:t>
        </w:r>
        <w:r w:rsidRPr="00FA60FA">
          <w:rPr>
            <w:rStyle w:val="Hyperlink"/>
            <w:rFonts w:hint="eastAsia"/>
            <w:noProof/>
          </w:rPr>
          <w:t>經</w:t>
        </w:r>
        <w:r w:rsidRPr="00FA60FA">
          <w:rPr>
            <w:rStyle w:val="Hyperlink"/>
            <w:noProof/>
          </w:rPr>
          <w:t>RMS</w:t>
        </w:r>
        <w:r w:rsidRPr="00FA60FA">
          <w:rPr>
            <w:rStyle w:val="Hyperlink"/>
            <w:rFonts w:hint="eastAsia"/>
            <w:noProof/>
          </w:rPr>
          <w:t>處理後的</w:t>
        </w:r>
        <w:r w:rsidRPr="00FA60FA">
          <w:rPr>
            <w:rStyle w:val="Hyperlink"/>
            <w:noProof/>
          </w:rPr>
          <w:t>sEMG</w:t>
        </w:r>
        <w:r w:rsidRPr="00FA60FA">
          <w:rPr>
            <w:rStyle w:val="Hyperlink"/>
            <w:rFonts w:hint="eastAsia"/>
            <w:noProof/>
          </w:rPr>
          <w:t>樣本分布</w:t>
        </w:r>
        <w:r>
          <w:rPr>
            <w:noProof/>
            <w:webHidden/>
          </w:rPr>
          <w:tab/>
        </w:r>
        <w:r>
          <w:rPr>
            <w:noProof/>
            <w:webHidden/>
          </w:rPr>
          <w:fldChar w:fldCharType="begin"/>
        </w:r>
        <w:r>
          <w:rPr>
            <w:noProof/>
            <w:webHidden/>
          </w:rPr>
          <w:instrText xml:space="preserve"> PAGEREF _Toc528365617 \h </w:instrText>
        </w:r>
        <w:r>
          <w:rPr>
            <w:noProof/>
            <w:webHidden/>
          </w:rPr>
        </w:r>
        <w:r>
          <w:rPr>
            <w:noProof/>
            <w:webHidden/>
          </w:rPr>
          <w:fldChar w:fldCharType="separate"/>
        </w:r>
        <w:r>
          <w:rPr>
            <w:noProof/>
            <w:webHidden/>
          </w:rPr>
          <w:t>35</w:t>
        </w:r>
        <w:r>
          <w:rPr>
            <w:noProof/>
            <w:webHidden/>
          </w:rPr>
          <w:fldChar w:fldCharType="end"/>
        </w:r>
      </w:hyperlink>
    </w:p>
    <w:p w14:paraId="054B9A22" w14:textId="14F57318" w:rsidR="000502CE" w:rsidRDefault="000502CE">
      <w:pPr>
        <w:pStyle w:val="TableofFigures"/>
        <w:tabs>
          <w:tab w:val="right" w:leader="dot" w:pos="8290"/>
        </w:tabs>
        <w:rPr>
          <w:rFonts w:eastAsiaTheme="minorEastAsia" w:cstheme="minorBidi"/>
          <w:smallCaps w:val="0"/>
          <w:noProof/>
          <w:kern w:val="0"/>
          <w:sz w:val="22"/>
          <w:szCs w:val="22"/>
        </w:rPr>
      </w:pPr>
      <w:hyperlink w:anchor="_Toc528365618" w:history="1">
        <w:r w:rsidRPr="00FA60FA">
          <w:rPr>
            <w:rStyle w:val="Hyperlink"/>
            <w:rFonts w:hint="eastAsia"/>
            <w:noProof/>
          </w:rPr>
          <w:t>圖</w:t>
        </w:r>
        <w:r w:rsidRPr="00FA60FA">
          <w:rPr>
            <w:rStyle w:val="Hyperlink"/>
            <w:noProof/>
          </w:rPr>
          <w:t xml:space="preserve"> 47 -</w:t>
        </w:r>
        <w:r w:rsidRPr="00FA60FA">
          <w:rPr>
            <w:rStyle w:val="Hyperlink"/>
            <w:rFonts w:hint="eastAsia"/>
            <w:noProof/>
          </w:rPr>
          <w:t>經</w:t>
        </w:r>
        <w:r w:rsidRPr="00FA60FA">
          <w:rPr>
            <w:rStyle w:val="Hyperlink"/>
            <w:noProof/>
          </w:rPr>
          <w:t>nICA</w:t>
        </w:r>
        <w:r w:rsidRPr="00FA60FA">
          <w:rPr>
            <w:rStyle w:val="Hyperlink"/>
            <w:rFonts w:hint="eastAsia"/>
            <w:noProof/>
          </w:rPr>
          <w:t>反混合後的</w:t>
        </w:r>
        <w:r w:rsidRPr="00FA60FA">
          <w:rPr>
            <w:rStyle w:val="Hyperlink"/>
            <w:noProof/>
          </w:rPr>
          <w:t>sEMG-RMS</w:t>
        </w:r>
        <w:r w:rsidRPr="00FA60FA">
          <w:rPr>
            <w:rStyle w:val="Hyperlink"/>
            <w:rFonts w:hint="eastAsia"/>
            <w:noProof/>
          </w:rPr>
          <w:t>樣本分布</w:t>
        </w:r>
        <w:r>
          <w:rPr>
            <w:noProof/>
            <w:webHidden/>
          </w:rPr>
          <w:tab/>
        </w:r>
        <w:r>
          <w:rPr>
            <w:noProof/>
            <w:webHidden/>
          </w:rPr>
          <w:fldChar w:fldCharType="begin"/>
        </w:r>
        <w:r>
          <w:rPr>
            <w:noProof/>
            <w:webHidden/>
          </w:rPr>
          <w:instrText xml:space="preserve"> PAGEREF _Toc528365618 \h </w:instrText>
        </w:r>
        <w:r>
          <w:rPr>
            <w:noProof/>
            <w:webHidden/>
          </w:rPr>
        </w:r>
        <w:r>
          <w:rPr>
            <w:noProof/>
            <w:webHidden/>
          </w:rPr>
          <w:fldChar w:fldCharType="separate"/>
        </w:r>
        <w:r>
          <w:rPr>
            <w:noProof/>
            <w:webHidden/>
          </w:rPr>
          <w:t>35</w:t>
        </w:r>
        <w:r>
          <w:rPr>
            <w:noProof/>
            <w:webHidden/>
          </w:rPr>
          <w:fldChar w:fldCharType="end"/>
        </w:r>
      </w:hyperlink>
    </w:p>
    <w:p w14:paraId="4064D009" w14:textId="505B7F74" w:rsidR="000502CE" w:rsidRDefault="000502CE">
      <w:pPr>
        <w:pStyle w:val="TableofFigures"/>
        <w:tabs>
          <w:tab w:val="right" w:leader="dot" w:pos="8290"/>
        </w:tabs>
        <w:rPr>
          <w:rFonts w:eastAsiaTheme="minorEastAsia" w:cstheme="minorBidi"/>
          <w:smallCaps w:val="0"/>
          <w:noProof/>
          <w:kern w:val="0"/>
          <w:sz w:val="22"/>
          <w:szCs w:val="22"/>
        </w:rPr>
      </w:pPr>
      <w:hyperlink w:anchor="_Toc528365619" w:history="1">
        <w:r w:rsidRPr="00FA60FA">
          <w:rPr>
            <w:rStyle w:val="Hyperlink"/>
            <w:rFonts w:hint="eastAsia"/>
            <w:noProof/>
          </w:rPr>
          <w:t>圖</w:t>
        </w:r>
        <w:r w:rsidRPr="00FA60FA">
          <w:rPr>
            <w:rStyle w:val="Hyperlink"/>
            <w:noProof/>
          </w:rPr>
          <w:t xml:space="preserve"> 48 – sEMG</w:t>
        </w:r>
        <w:r w:rsidRPr="00FA60FA">
          <w:rPr>
            <w:rStyle w:val="Hyperlink"/>
            <w:rFonts w:hint="eastAsia"/>
            <w:noProof/>
          </w:rPr>
          <w:t>電極貼片</w:t>
        </w:r>
        <w:r>
          <w:rPr>
            <w:noProof/>
            <w:webHidden/>
          </w:rPr>
          <w:tab/>
        </w:r>
        <w:r>
          <w:rPr>
            <w:noProof/>
            <w:webHidden/>
          </w:rPr>
          <w:fldChar w:fldCharType="begin"/>
        </w:r>
        <w:r>
          <w:rPr>
            <w:noProof/>
            <w:webHidden/>
          </w:rPr>
          <w:instrText xml:space="preserve"> PAGEREF _Toc528365619 \h </w:instrText>
        </w:r>
        <w:r>
          <w:rPr>
            <w:noProof/>
            <w:webHidden/>
          </w:rPr>
        </w:r>
        <w:r>
          <w:rPr>
            <w:noProof/>
            <w:webHidden/>
          </w:rPr>
          <w:fldChar w:fldCharType="separate"/>
        </w:r>
        <w:r>
          <w:rPr>
            <w:noProof/>
            <w:webHidden/>
          </w:rPr>
          <w:t>36</w:t>
        </w:r>
        <w:r>
          <w:rPr>
            <w:noProof/>
            <w:webHidden/>
          </w:rPr>
          <w:fldChar w:fldCharType="end"/>
        </w:r>
      </w:hyperlink>
    </w:p>
    <w:p w14:paraId="768DC042" w14:textId="2C2727A2" w:rsidR="000502CE" w:rsidRDefault="000502CE">
      <w:pPr>
        <w:pStyle w:val="TableofFigures"/>
        <w:tabs>
          <w:tab w:val="right" w:leader="dot" w:pos="8290"/>
        </w:tabs>
        <w:rPr>
          <w:rFonts w:eastAsiaTheme="minorEastAsia" w:cstheme="minorBidi"/>
          <w:smallCaps w:val="0"/>
          <w:noProof/>
          <w:kern w:val="0"/>
          <w:sz w:val="22"/>
          <w:szCs w:val="22"/>
        </w:rPr>
      </w:pPr>
      <w:hyperlink w:anchor="_Toc528365620" w:history="1">
        <w:r w:rsidRPr="00FA60FA">
          <w:rPr>
            <w:rStyle w:val="Hyperlink"/>
            <w:rFonts w:hint="eastAsia"/>
            <w:noProof/>
          </w:rPr>
          <w:t>圖</w:t>
        </w:r>
        <w:r w:rsidRPr="00FA60FA">
          <w:rPr>
            <w:rStyle w:val="Hyperlink"/>
            <w:noProof/>
          </w:rPr>
          <w:t xml:space="preserve"> 49 - </w:t>
        </w:r>
        <w:r w:rsidRPr="00FA60FA">
          <w:rPr>
            <w:rStyle w:val="Hyperlink"/>
            <w:rFonts w:hint="eastAsia"/>
            <w:noProof/>
          </w:rPr>
          <w:t>雙極式</w:t>
        </w:r>
        <w:r w:rsidRPr="00FA60FA">
          <w:rPr>
            <w:rStyle w:val="Hyperlink"/>
            <w:noProof/>
          </w:rPr>
          <w:t>sEMG</w:t>
        </w:r>
        <w:r w:rsidRPr="00FA60FA">
          <w:rPr>
            <w:rStyle w:val="Hyperlink"/>
            <w:rFonts w:hint="eastAsia"/>
            <w:noProof/>
          </w:rPr>
          <w:t>等效電路</w:t>
        </w:r>
        <w:r w:rsidRPr="00FA60FA">
          <w:rPr>
            <w:rStyle w:val="Hyperlink"/>
            <w:noProof/>
          </w:rPr>
          <w:t>[1]</w:t>
        </w:r>
        <w:r>
          <w:rPr>
            <w:noProof/>
            <w:webHidden/>
          </w:rPr>
          <w:tab/>
        </w:r>
        <w:r>
          <w:rPr>
            <w:noProof/>
            <w:webHidden/>
          </w:rPr>
          <w:fldChar w:fldCharType="begin"/>
        </w:r>
        <w:r>
          <w:rPr>
            <w:noProof/>
            <w:webHidden/>
          </w:rPr>
          <w:instrText xml:space="preserve"> PAGEREF _Toc528365620 \h </w:instrText>
        </w:r>
        <w:r>
          <w:rPr>
            <w:noProof/>
            <w:webHidden/>
          </w:rPr>
        </w:r>
        <w:r>
          <w:rPr>
            <w:noProof/>
            <w:webHidden/>
          </w:rPr>
          <w:fldChar w:fldCharType="separate"/>
        </w:r>
        <w:r>
          <w:rPr>
            <w:noProof/>
            <w:webHidden/>
          </w:rPr>
          <w:t>36</w:t>
        </w:r>
        <w:r>
          <w:rPr>
            <w:noProof/>
            <w:webHidden/>
          </w:rPr>
          <w:fldChar w:fldCharType="end"/>
        </w:r>
      </w:hyperlink>
    </w:p>
    <w:p w14:paraId="37159FC2" w14:textId="6ECCD27B" w:rsidR="000502CE" w:rsidRDefault="000502CE">
      <w:pPr>
        <w:pStyle w:val="TableofFigures"/>
        <w:tabs>
          <w:tab w:val="right" w:leader="dot" w:pos="8290"/>
        </w:tabs>
        <w:rPr>
          <w:rFonts w:eastAsiaTheme="minorEastAsia" w:cstheme="minorBidi"/>
          <w:smallCaps w:val="0"/>
          <w:noProof/>
          <w:kern w:val="0"/>
          <w:sz w:val="22"/>
          <w:szCs w:val="22"/>
        </w:rPr>
      </w:pPr>
      <w:hyperlink w:anchor="_Toc528365621" w:history="1">
        <w:r w:rsidRPr="00FA60FA">
          <w:rPr>
            <w:rStyle w:val="Hyperlink"/>
            <w:rFonts w:hint="eastAsia"/>
            <w:noProof/>
          </w:rPr>
          <w:t>圖</w:t>
        </w:r>
        <w:r w:rsidRPr="00FA60FA">
          <w:rPr>
            <w:rStyle w:val="Hyperlink"/>
            <w:noProof/>
          </w:rPr>
          <w:t xml:space="preserve"> 50 – </w:t>
        </w:r>
        <w:r w:rsidRPr="00FA60FA">
          <w:rPr>
            <w:rStyle w:val="Hyperlink"/>
            <w:rFonts w:hint="eastAsia"/>
            <w:noProof/>
          </w:rPr>
          <w:t>主動電極正面</w:t>
        </w:r>
        <w:r>
          <w:rPr>
            <w:noProof/>
            <w:webHidden/>
          </w:rPr>
          <w:tab/>
        </w:r>
        <w:r>
          <w:rPr>
            <w:noProof/>
            <w:webHidden/>
          </w:rPr>
          <w:fldChar w:fldCharType="begin"/>
        </w:r>
        <w:r>
          <w:rPr>
            <w:noProof/>
            <w:webHidden/>
          </w:rPr>
          <w:instrText xml:space="preserve"> PAGEREF _Toc528365621 \h </w:instrText>
        </w:r>
        <w:r>
          <w:rPr>
            <w:noProof/>
            <w:webHidden/>
          </w:rPr>
        </w:r>
        <w:r>
          <w:rPr>
            <w:noProof/>
            <w:webHidden/>
          </w:rPr>
          <w:fldChar w:fldCharType="separate"/>
        </w:r>
        <w:r>
          <w:rPr>
            <w:noProof/>
            <w:webHidden/>
          </w:rPr>
          <w:t>37</w:t>
        </w:r>
        <w:r>
          <w:rPr>
            <w:noProof/>
            <w:webHidden/>
          </w:rPr>
          <w:fldChar w:fldCharType="end"/>
        </w:r>
      </w:hyperlink>
    </w:p>
    <w:p w14:paraId="539EB203" w14:textId="1E02DE7B" w:rsidR="000502CE" w:rsidRDefault="000502CE">
      <w:pPr>
        <w:pStyle w:val="TableofFigures"/>
        <w:tabs>
          <w:tab w:val="right" w:leader="dot" w:pos="8290"/>
        </w:tabs>
        <w:rPr>
          <w:rFonts w:eastAsiaTheme="minorEastAsia" w:cstheme="minorBidi"/>
          <w:smallCaps w:val="0"/>
          <w:noProof/>
          <w:kern w:val="0"/>
          <w:sz w:val="22"/>
          <w:szCs w:val="22"/>
        </w:rPr>
      </w:pPr>
      <w:hyperlink w:anchor="_Toc528365622" w:history="1">
        <w:r w:rsidRPr="00FA60FA">
          <w:rPr>
            <w:rStyle w:val="Hyperlink"/>
            <w:rFonts w:hint="eastAsia"/>
            <w:noProof/>
          </w:rPr>
          <w:t>圖</w:t>
        </w:r>
        <w:r w:rsidRPr="00FA60FA">
          <w:rPr>
            <w:rStyle w:val="Hyperlink"/>
            <w:noProof/>
          </w:rPr>
          <w:t xml:space="preserve"> 51 - </w:t>
        </w:r>
        <w:r w:rsidRPr="00FA60FA">
          <w:rPr>
            <w:rStyle w:val="Hyperlink"/>
            <w:rFonts w:hint="eastAsia"/>
            <w:noProof/>
          </w:rPr>
          <w:t>主動電極背面</w:t>
        </w:r>
        <w:r>
          <w:rPr>
            <w:noProof/>
            <w:webHidden/>
          </w:rPr>
          <w:tab/>
        </w:r>
        <w:r>
          <w:rPr>
            <w:noProof/>
            <w:webHidden/>
          </w:rPr>
          <w:fldChar w:fldCharType="begin"/>
        </w:r>
        <w:r>
          <w:rPr>
            <w:noProof/>
            <w:webHidden/>
          </w:rPr>
          <w:instrText xml:space="preserve"> PAGEREF _Toc528365622 \h </w:instrText>
        </w:r>
        <w:r>
          <w:rPr>
            <w:noProof/>
            <w:webHidden/>
          </w:rPr>
        </w:r>
        <w:r>
          <w:rPr>
            <w:noProof/>
            <w:webHidden/>
          </w:rPr>
          <w:fldChar w:fldCharType="separate"/>
        </w:r>
        <w:r>
          <w:rPr>
            <w:noProof/>
            <w:webHidden/>
          </w:rPr>
          <w:t>37</w:t>
        </w:r>
        <w:r>
          <w:rPr>
            <w:noProof/>
            <w:webHidden/>
          </w:rPr>
          <w:fldChar w:fldCharType="end"/>
        </w:r>
      </w:hyperlink>
    </w:p>
    <w:p w14:paraId="0A200372" w14:textId="6F2BFEC8" w:rsidR="000502CE" w:rsidRDefault="000502CE">
      <w:pPr>
        <w:pStyle w:val="TableofFigures"/>
        <w:tabs>
          <w:tab w:val="right" w:leader="dot" w:pos="8290"/>
        </w:tabs>
        <w:rPr>
          <w:rFonts w:eastAsiaTheme="minorEastAsia" w:cstheme="minorBidi"/>
          <w:smallCaps w:val="0"/>
          <w:noProof/>
          <w:kern w:val="0"/>
          <w:sz w:val="22"/>
          <w:szCs w:val="22"/>
        </w:rPr>
      </w:pPr>
      <w:hyperlink w:anchor="_Toc528365623" w:history="1">
        <w:r w:rsidRPr="00FA60FA">
          <w:rPr>
            <w:rStyle w:val="Hyperlink"/>
            <w:rFonts w:hint="eastAsia"/>
            <w:noProof/>
          </w:rPr>
          <w:t>圖</w:t>
        </w:r>
        <w:r w:rsidRPr="00FA60FA">
          <w:rPr>
            <w:rStyle w:val="Hyperlink"/>
            <w:noProof/>
          </w:rPr>
          <w:t xml:space="preserve"> 52 – </w:t>
        </w:r>
        <w:r w:rsidRPr="00FA60FA">
          <w:rPr>
            <w:rStyle w:val="Hyperlink"/>
            <w:rFonts w:hint="eastAsia"/>
            <w:noProof/>
          </w:rPr>
          <w:t>低通濾波器電路圖</w:t>
        </w:r>
        <w:r>
          <w:rPr>
            <w:noProof/>
            <w:webHidden/>
          </w:rPr>
          <w:tab/>
        </w:r>
        <w:r>
          <w:rPr>
            <w:noProof/>
            <w:webHidden/>
          </w:rPr>
          <w:fldChar w:fldCharType="begin"/>
        </w:r>
        <w:r>
          <w:rPr>
            <w:noProof/>
            <w:webHidden/>
          </w:rPr>
          <w:instrText xml:space="preserve"> PAGEREF _Toc528365623 \h </w:instrText>
        </w:r>
        <w:r>
          <w:rPr>
            <w:noProof/>
            <w:webHidden/>
          </w:rPr>
        </w:r>
        <w:r>
          <w:rPr>
            <w:noProof/>
            <w:webHidden/>
          </w:rPr>
          <w:fldChar w:fldCharType="separate"/>
        </w:r>
        <w:r>
          <w:rPr>
            <w:noProof/>
            <w:webHidden/>
          </w:rPr>
          <w:t>37</w:t>
        </w:r>
        <w:r>
          <w:rPr>
            <w:noProof/>
            <w:webHidden/>
          </w:rPr>
          <w:fldChar w:fldCharType="end"/>
        </w:r>
      </w:hyperlink>
    </w:p>
    <w:p w14:paraId="0930E48A" w14:textId="2C3339E1" w:rsidR="000502CE" w:rsidRDefault="000502CE">
      <w:pPr>
        <w:pStyle w:val="TableofFigures"/>
        <w:tabs>
          <w:tab w:val="right" w:leader="dot" w:pos="8290"/>
        </w:tabs>
        <w:rPr>
          <w:rFonts w:eastAsiaTheme="minorEastAsia" w:cstheme="minorBidi"/>
          <w:smallCaps w:val="0"/>
          <w:noProof/>
          <w:kern w:val="0"/>
          <w:sz w:val="22"/>
          <w:szCs w:val="22"/>
        </w:rPr>
      </w:pPr>
      <w:hyperlink w:anchor="_Toc528365624" w:history="1">
        <w:r w:rsidRPr="00FA60FA">
          <w:rPr>
            <w:rStyle w:val="Hyperlink"/>
            <w:rFonts w:hint="eastAsia"/>
            <w:noProof/>
          </w:rPr>
          <w:t>圖</w:t>
        </w:r>
        <w:r w:rsidRPr="00FA60FA">
          <w:rPr>
            <w:rStyle w:val="Hyperlink"/>
            <w:noProof/>
          </w:rPr>
          <w:t xml:space="preserve"> 53 –</w:t>
        </w:r>
        <w:r w:rsidRPr="00FA60FA">
          <w:rPr>
            <w:rStyle w:val="Hyperlink"/>
            <w:rFonts w:hint="eastAsia"/>
            <w:noProof/>
          </w:rPr>
          <w:t>高通濾波器電路圖</w:t>
        </w:r>
        <w:r>
          <w:rPr>
            <w:noProof/>
            <w:webHidden/>
          </w:rPr>
          <w:tab/>
        </w:r>
        <w:r>
          <w:rPr>
            <w:noProof/>
            <w:webHidden/>
          </w:rPr>
          <w:fldChar w:fldCharType="begin"/>
        </w:r>
        <w:r>
          <w:rPr>
            <w:noProof/>
            <w:webHidden/>
          </w:rPr>
          <w:instrText xml:space="preserve"> PAGEREF _Toc528365624 \h </w:instrText>
        </w:r>
        <w:r>
          <w:rPr>
            <w:noProof/>
            <w:webHidden/>
          </w:rPr>
        </w:r>
        <w:r>
          <w:rPr>
            <w:noProof/>
            <w:webHidden/>
          </w:rPr>
          <w:fldChar w:fldCharType="separate"/>
        </w:r>
        <w:r>
          <w:rPr>
            <w:noProof/>
            <w:webHidden/>
          </w:rPr>
          <w:t>37</w:t>
        </w:r>
        <w:r>
          <w:rPr>
            <w:noProof/>
            <w:webHidden/>
          </w:rPr>
          <w:fldChar w:fldCharType="end"/>
        </w:r>
      </w:hyperlink>
    </w:p>
    <w:p w14:paraId="33BC377C" w14:textId="68A92351" w:rsidR="000502CE" w:rsidRDefault="000502CE">
      <w:pPr>
        <w:pStyle w:val="TableofFigures"/>
        <w:tabs>
          <w:tab w:val="right" w:leader="dot" w:pos="8290"/>
        </w:tabs>
        <w:rPr>
          <w:rFonts w:eastAsiaTheme="minorEastAsia" w:cstheme="minorBidi"/>
          <w:smallCaps w:val="0"/>
          <w:noProof/>
          <w:kern w:val="0"/>
          <w:sz w:val="22"/>
          <w:szCs w:val="22"/>
        </w:rPr>
      </w:pPr>
      <w:hyperlink w:anchor="_Toc528365625" w:history="1">
        <w:r w:rsidRPr="00FA60FA">
          <w:rPr>
            <w:rStyle w:val="Hyperlink"/>
            <w:rFonts w:hint="eastAsia"/>
            <w:noProof/>
          </w:rPr>
          <w:t>圖</w:t>
        </w:r>
        <w:r w:rsidRPr="00FA60FA">
          <w:rPr>
            <w:rStyle w:val="Hyperlink"/>
            <w:noProof/>
          </w:rPr>
          <w:t xml:space="preserve"> 54 - </w:t>
        </w:r>
        <w:r w:rsidRPr="00FA60FA">
          <w:rPr>
            <w:rStyle w:val="Hyperlink"/>
            <w:rFonts w:hint="eastAsia"/>
            <w:noProof/>
          </w:rPr>
          <w:t>反向放大器電路圖</w:t>
        </w:r>
        <w:r>
          <w:rPr>
            <w:noProof/>
            <w:webHidden/>
          </w:rPr>
          <w:tab/>
        </w:r>
        <w:r>
          <w:rPr>
            <w:noProof/>
            <w:webHidden/>
          </w:rPr>
          <w:fldChar w:fldCharType="begin"/>
        </w:r>
        <w:r>
          <w:rPr>
            <w:noProof/>
            <w:webHidden/>
          </w:rPr>
          <w:instrText xml:space="preserve"> PAGEREF _Toc528365625 \h </w:instrText>
        </w:r>
        <w:r>
          <w:rPr>
            <w:noProof/>
            <w:webHidden/>
          </w:rPr>
        </w:r>
        <w:r>
          <w:rPr>
            <w:noProof/>
            <w:webHidden/>
          </w:rPr>
          <w:fldChar w:fldCharType="separate"/>
        </w:r>
        <w:r>
          <w:rPr>
            <w:noProof/>
            <w:webHidden/>
          </w:rPr>
          <w:t>38</w:t>
        </w:r>
        <w:r>
          <w:rPr>
            <w:noProof/>
            <w:webHidden/>
          </w:rPr>
          <w:fldChar w:fldCharType="end"/>
        </w:r>
      </w:hyperlink>
    </w:p>
    <w:p w14:paraId="56A9501C" w14:textId="3F19D2F7" w:rsidR="000502CE" w:rsidRDefault="000502CE">
      <w:pPr>
        <w:pStyle w:val="TableofFigures"/>
        <w:tabs>
          <w:tab w:val="right" w:leader="dot" w:pos="8290"/>
        </w:tabs>
        <w:rPr>
          <w:rFonts w:eastAsiaTheme="minorEastAsia" w:cstheme="minorBidi"/>
          <w:smallCaps w:val="0"/>
          <w:noProof/>
          <w:kern w:val="0"/>
          <w:sz w:val="22"/>
          <w:szCs w:val="22"/>
        </w:rPr>
      </w:pPr>
      <w:hyperlink w:anchor="_Toc528365626" w:history="1">
        <w:r w:rsidRPr="00FA60FA">
          <w:rPr>
            <w:rStyle w:val="Hyperlink"/>
            <w:rFonts w:hint="eastAsia"/>
            <w:noProof/>
          </w:rPr>
          <w:t>圖</w:t>
        </w:r>
        <w:r w:rsidRPr="00FA60FA">
          <w:rPr>
            <w:rStyle w:val="Hyperlink"/>
            <w:noProof/>
          </w:rPr>
          <w:t xml:space="preserve"> 55 – </w:t>
        </w:r>
        <w:r w:rsidRPr="00FA60FA">
          <w:rPr>
            <w:rStyle w:val="Hyperlink"/>
            <w:rFonts w:hint="eastAsia"/>
            <w:noProof/>
          </w:rPr>
          <w:t>反向加法器電路圖</w:t>
        </w:r>
        <w:r>
          <w:rPr>
            <w:noProof/>
            <w:webHidden/>
          </w:rPr>
          <w:tab/>
        </w:r>
        <w:r>
          <w:rPr>
            <w:noProof/>
            <w:webHidden/>
          </w:rPr>
          <w:fldChar w:fldCharType="begin"/>
        </w:r>
        <w:r>
          <w:rPr>
            <w:noProof/>
            <w:webHidden/>
          </w:rPr>
          <w:instrText xml:space="preserve"> PAGEREF _Toc528365626 \h </w:instrText>
        </w:r>
        <w:r>
          <w:rPr>
            <w:noProof/>
            <w:webHidden/>
          </w:rPr>
        </w:r>
        <w:r>
          <w:rPr>
            <w:noProof/>
            <w:webHidden/>
          </w:rPr>
          <w:fldChar w:fldCharType="separate"/>
        </w:r>
        <w:r>
          <w:rPr>
            <w:noProof/>
            <w:webHidden/>
          </w:rPr>
          <w:t>38</w:t>
        </w:r>
        <w:r>
          <w:rPr>
            <w:noProof/>
            <w:webHidden/>
          </w:rPr>
          <w:fldChar w:fldCharType="end"/>
        </w:r>
      </w:hyperlink>
    </w:p>
    <w:p w14:paraId="387327A0" w14:textId="1CCCDCD7" w:rsidR="000502CE" w:rsidRDefault="000502CE">
      <w:pPr>
        <w:pStyle w:val="TableofFigures"/>
        <w:tabs>
          <w:tab w:val="right" w:leader="dot" w:pos="8290"/>
        </w:tabs>
        <w:rPr>
          <w:rFonts w:eastAsiaTheme="minorEastAsia" w:cstheme="minorBidi"/>
          <w:smallCaps w:val="0"/>
          <w:noProof/>
          <w:kern w:val="0"/>
          <w:sz w:val="22"/>
          <w:szCs w:val="22"/>
        </w:rPr>
      </w:pPr>
      <w:hyperlink w:anchor="_Toc528365627" w:history="1">
        <w:r w:rsidRPr="00FA60FA">
          <w:rPr>
            <w:rStyle w:val="Hyperlink"/>
            <w:rFonts w:hint="eastAsia"/>
            <w:noProof/>
          </w:rPr>
          <w:t>圖</w:t>
        </w:r>
        <w:r w:rsidRPr="00FA60FA">
          <w:rPr>
            <w:rStyle w:val="Hyperlink"/>
            <w:noProof/>
          </w:rPr>
          <w:t xml:space="preserve"> 56 – </w:t>
        </w:r>
        <w:r w:rsidRPr="00FA60FA">
          <w:rPr>
            <w:rStyle w:val="Hyperlink"/>
            <w:rFonts w:hint="eastAsia"/>
            <w:noProof/>
          </w:rPr>
          <w:t>主動電路電路板</w:t>
        </w:r>
        <w:r>
          <w:rPr>
            <w:noProof/>
            <w:webHidden/>
          </w:rPr>
          <w:tab/>
        </w:r>
        <w:r>
          <w:rPr>
            <w:noProof/>
            <w:webHidden/>
          </w:rPr>
          <w:fldChar w:fldCharType="begin"/>
        </w:r>
        <w:r>
          <w:rPr>
            <w:noProof/>
            <w:webHidden/>
          </w:rPr>
          <w:instrText xml:space="preserve"> PAGEREF _Toc528365627 \h </w:instrText>
        </w:r>
        <w:r>
          <w:rPr>
            <w:noProof/>
            <w:webHidden/>
          </w:rPr>
        </w:r>
        <w:r>
          <w:rPr>
            <w:noProof/>
            <w:webHidden/>
          </w:rPr>
          <w:fldChar w:fldCharType="separate"/>
        </w:r>
        <w:r>
          <w:rPr>
            <w:noProof/>
            <w:webHidden/>
          </w:rPr>
          <w:t>38</w:t>
        </w:r>
        <w:r>
          <w:rPr>
            <w:noProof/>
            <w:webHidden/>
          </w:rPr>
          <w:fldChar w:fldCharType="end"/>
        </w:r>
      </w:hyperlink>
    </w:p>
    <w:p w14:paraId="34C3FCB8" w14:textId="47198588" w:rsidR="000502CE" w:rsidRDefault="000502CE">
      <w:pPr>
        <w:pStyle w:val="TableofFigures"/>
        <w:tabs>
          <w:tab w:val="right" w:leader="dot" w:pos="8290"/>
        </w:tabs>
        <w:rPr>
          <w:rFonts w:eastAsiaTheme="minorEastAsia" w:cstheme="minorBidi"/>
          <w:smallCaps w:val="0"/>
          <w:noProof/>
          <w:kern w:val="0"/>
          <w:sz w:val="22"/>
          <w:szCs w:val="22"/>
        </w:rPr>
      </w:pPr>
      <w:hyperlink w:anchor="_Toc528365628" w:history="1">
        <w:r w:rsidRPr="00FA60FA">
          <w:rPr>
            <w:rStyle w:val="Hyperlink"/>
            <w:rFonts w:hint="eastAsia"/>
            <w:noProof/>
          </w:rPr>
          <w:t>圖</w:t>
        </w:r>
        <w:r w:rsidRPr="00FA60FA">
          <w:rPr>
            <w:rStyle w:val="Hyperlink"/>
            <w:noProof/>
          </w:rPr>
          <w:t xml:space="preserve"> 57 – Teensy 3.2 [50]</w:t>
        </w:r>
        <w:r>
          <w:rPr>
            <w:noProof/>
            <w:webHidden/>
          </w:rPr>
          <w:tab/>
        </w:r>
        <w:r>
          <w:rPr>
            <w:noProof/>
            <w:webHidden/>
          </w:rPr>
          <w:fldChar w:fldCharType="begin"/>
        </w:r>
        <w:r>
          <w:rPr>
            <w:noProof/>
            <w:webHidden/>
          </w:rPr>
          <w:instrText xml:space="preserve"> PAGEREF _Toc528365628 \h </w:instrText>
        </w:r>
        <w:r>
          <w:rPr>
            <w:noProof/>
            <w:webHidden/>
          </w:rPr>
        </w:r>
        <w:r>
          <w:rPr>
            <w:noProof/>
            <w:webHidden/>
          </w:rPr>
          <w:fldChar w:fldCharType="separate"/>
        </w:r>
        <w:r>
          <w:rPr>
            <w:noProof/>
            <w:webHidden/>
          </w:rPr>
          <w:t>38</w:t>
        </w:r>
        <w:r>
          <w:rPr>
            <w:noProof/>
            <w:webHidden/>
          </w:rPr>
          <w:fldChar w:fldCharType="end"/>
        </w:r>
      </w:hyperlink>
    </w:p>
    <w:p w14:paraId="5DC2DF48" w14:textId="18F777A8" w:rsidR="000502CE" w:rsidRDefault="000502CE">
      <w:pPr>
        <w:pStyle w:val="TableofFigures"/>
        <w:tabs>
          <w:tab w:val="right" w:leader="dot" w:pos="8290"/>
        </w:tabs>
        <w:rPr>
          <w:rFonts w:eastAsiaTheme="minorEastAsia" w:cstheme="minorBidi"/>
          <w:smallCaps w:val="0"/>
          <w:noProof/>
          <w:kern w:val="0"/>
          <w:sz w:val="22"/>
          <w:szCs w:val="22"/>
        </w:rPr>
      </w:pPr>
      <w:hyperlink w:anchor="_Toc528365629" w:history="1">
        <w:r w:rsidRPr="00FA60FA">
          <w:rPr>
            <w:rStyle w:val="Hyperlink"/>
            <w:rFonts w:hint="eastAsia"/>
            <w:noProof/>
          </w:rPr>
          <w:t>圖</w:t>
        </w:r>
        <w:r w:rsidRPr="00FA60FA">
          <w:rPr>
            <w:rStyle w:val="Hyperlink"/>
            <w:noProof/>
          </w:rPr>
          <w:t xml:space="preserve"> 58 – </w:t>
        </w:r>
        <w:r w:rsidRPr="00FA60FA">
          <w:rPr>
            <w:rStyle w:val="Hyperlink"/>
            <w:rFonts w:hint="eastAsia"/>
            <w:noProof/>
          </w:rPr>
          <w:t>訓練階段軟體流程</w:t>
        </w:r>
        <w:r>
          <w:rPr>
            <w:noProof/>
            <w:webHidden/>
          </w:rPr>
          <w:tab/>
        </w:r>
        <w:r>
          <w:rPr>
            <w:noProof/>
            <w:webHidden/>
          </w:rPr>
          <w:fldChar w:fldCharType="begin"/>
        </w:r>
        <w:r>
          <w:rPr>
            <w:noProof/>
            <w:webHidden/>
          </w:rPr>
          <w:instrText xml:space="preserve"> PAGEREF _Toc528365629 \h </w:instrText>
        </w:r>
        <w:r>
          <w:rPr>
            <w:noProof/>
            <w:webHidden/>
          </w:rPr>
        </w:r>
        <w:r>
          <w:rPr>
            <w:noProof/>
            <w:webHidden/>
          </w:rPr>
          <w:fldChar w:fldCharType="separate"/>
        </w:r>
        <w:r>
          <w:rPr>
            <w:noProof/>
            <w:webHidden/>
          </w:rPr>
          <w:t>40</w:t>
        </w:r>
        <w:r>
          <w:rPr>
            <w:noProof/>
            <w:webHidden/>
          </w:rPr>
          <w:fldChar w:fldCharType="end"/>
        </w:r>
      </w:hyperlink>
    </w:p>
    <w:p w14:paraId="17FCAF17" w14:textId="4433A8A2" w:rsidR="000502CE" w:rsidRDefault="000502CE">
      <w:pPr>
        <w:pStyle w:val="TableofFigures"/>
        <w:tabs>
          <w:tab w:val="right" w:leader="dot" w:pos="8290"/>
        </w:tabs>
        <w:rPr>
          <w:rFonts w:eastAsiaTheme="minorEastAsia" w:cstheme="minorBidi"/>
          <w:smallCaps w:val="0"/>
          <w:noProof/>
          <w:kern w:val="0"/>
          <w:sz w:val="22"/>
          <w:szCs w:val="22"/>
        </w:rPr>
      </w:pPr>
      <w:hyperlink w:anchor="_Toc528365630" w:history="1">
        <w:r w:rsidRPr="00FA60FA">
          <w:rPr>
            <w:rStyle w:val="Hyperlink"/>
            <w:rFonts w:hint="eastAsia"/>
            <w:noProof/>
          </w:rPr>
          <w:t>圖</w:t>
        </w:r>
        <w:r w:rsidRPr="00FA60FA">
          <w:rPr>
            <w:rStyle w:val="Hyperlink"/>
            <w:noProof/>
          </w:rPr>
          <w:t xml:space="preserve"> 59 – </w:t>
        </w:r>
        <w:r w:rsidRPr="00FA60FA">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365630 \h </w:instrText>
        </w:r>
        <w:r>
          <w:rPr>
            <w:noProof/>
            <w:webHidden/>
          </w:rPr>
        </w:r>
        <w:r>
          <w:rPr>
            <w:noProof/>
            <w:webHidden/>
          </w:rPr>
          <w:fldChar w:fldCharType="separate"/>
        </w:r>
        <w:r>
          <w:rPr>
            <w:noProof/>
            <w:webHidden/>
          </w:rPr>
          <w:t>40</w:t>
        </w:r>
        <w:r>
          <w:rPr>
            <w:noProof/>
            <w:webHidden/>
          </w:rPr>
          <w:fldChar w:fldCharType="end"/>
        </w:r>
      </w:hyperlink>
    </w:p>
    <w:p w14:paraId="59666E14" w14:textId="0EE9E7DD" w:rsidR="006B1D6F" w:rsidRPr="006B1D6F" w:rsidRDefault="00CE178A" w:rsidP="006B1D6F">
      <w:r>
        <w:fldChar w:fldCharType="end"/>
      </w:r>
    </w:p>
    <w:p w14:paraId="2DC47DAD" w14:textId="77777777" w:rsidR="008024CF" w:rsidRPr="00E73EEA" w:rsidRDefault="008024CF" w:rsidP="006A0D57">
      <w:pPr>
        <w:pStyle w:val="Title"/>
      </w:pPr>
      <w:bookmarkStart w:id="15" w:name="_Toc357024747"/>
      <w:bookmarkStart w:id="16" w:name="_Toc528338390"/>
      <w:bookmarkStart w:id="17" w:name="_Toc528365541"/>
      <w:r w:rsidRPr="00E73EEA">
        <w:lastRenderedPageBreak/>
        <w:t>LIST OF TABLES</w:t>
      </w:r>
      <w:bookmarkEnd w:id="15"/>
      <w:bookmarkEnd w:id="16"/>
      <w:bookmarkEnd w:id="17"/>
    </w:p>
    <w:p w14:paraId="37FCAA65" w14:textId="1F8B42D3" w:rsidR="00B634D8" w:rsidRPr="00563656" w:rsidRDefault="007A4011" w:rsidP="00563656">
      <w:pPr>
        <w:pStyle w:val="Heading1"/>
        <w:numPr>
          <w:ilvl w:val="0"/>
          <w:numId w:val="14"/>
        </w:numPr>
        <w:rPr>
          <w:sz w:val="28"/>
        </w:rPr>
      </w:pPr>
      <w:bookmarkStart w:id="18" w:name="_Toc528338391"/>
      <w:bookmarkStart w:id="19" w:name="_Toc528365542"/>
      <w:r>
        <w:rPr>
          <w:rFonts w:hint="eastAsia"/>
          <w:highlight w:val="lightGray"/>
        </w:rPr>
        <w:lastRenderedPageBreak/>
        <w:t>緒論</w:t>
      </w:r>
      <w:bookmarkEnd w:id="18"/>
      <w:bookmarkEnd w:id="19"/>
    </w:p>
    <w:p w14:paraId="35C8DA0A" w14:textId="4145E8AD" w:rsidR="00B634D8" w:rsidRDefault="00CB25AC" w:rsidP="00CB72D6">
      <w:pPr>
        <w:pStyle w:val="Heading2"/>
      </w:pPr>
      <w:r>
        <w:rPr>
          <w:rFonts w:hint="eastAsia"/>
        </w:rPr>
        <w:t xml:space="preserve">　</w:t>
      </w:r>
      <w:bookmarkStart w:id="20" w:name="_Toc528338392"/>
      <w:bookmarkStart w:id="21" w:name="_Toc528365543"/>
      <w:r w:rsidRPr="00E73EEA">
        <w:t>研究動機與目的</w:t>
      </w:r>
      <w:bookmarkEnd w:id="20"/>
      <w:bookmarkEnd w:id="21"/>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22" w:name="_Toc528338393"/>
      <w:bookmarkStart w:id="23" w:name="_Toc528365544"/>
      <w:r w:rsidRPr="00E73EEA">
        <w:t>論文架構</w:t>
      </w:r>
      <w:bookmarkEnd w:id="22"/>
      <w:bookmarkEnd w:id="23"/>
    </w:p>
    <w:p w14:paraId="3F198E82" w14:textId="56D688D1" w:rsidR="00854368" w:rsidRDefault="007E29DA" w:rsidP="00563656">
      <w:pPr>
        <w:pStyle w:val="Heading1"/>
      </w:pPr>
      <w:bookmarkStart w:id="24" w:name="_Toc528338394"/>
      <w:bookmarkStart w:id="25" w:name="_Toc528365545"/>
      <w:r w:rsidRPr="00E73EEA">
        <w:lastRenderedPageBreak/>
        <w:t>研究背景</w:t>
      </w:r>
      <w:bookmarkEnd w:id="24"/>
      <w:bookmarkEnd w:id="25"/>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6" w:name="_Toc528338395"/>
      <w:bookmarkStart w:id="27" w:name="_Toc528365546"/>
      <w:r>
        <w:rPr>
          <w:rFonts w:hint="eastAsia"/>
        </w:rPr>
        <w:t>肌電訊號</w:t>
      </w:r>
      <w:bookmarkEnd w:id="26"/>
      <w:bookmarkEnd w:id="27"/>
    </w:p>
    <w:p w14:paraId="728567D0" w14:textId="7B14797F"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026693">
        <w:instrText xml:space="preserve"> ADDIN ZOTERO_ITEM CSL_CITATION {"citationID":"L26Sultx","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3C728527" w:rsidR="00BC0249" w:rsidRPr="00E73EEA" w:rsidRDefault="00BC0249" w:rsidP="006A0D57">
      <w:r w:rsidRPr="00E73EEA">
        <w:t>由於來源的複雜性，肌電訊號為高斯分布，大小通常為數毫伏</w:t>
      </w:r>
      <w:r w:rsidRPr="00E73EEA">
        <w:fldChar w:fldCharType="begin"/>
      </w:r>
      <w:r w:rsidR="00026693">
        <w:instrText xml:space="preserve"> ADDIN ZOTERO_ITEM CSL_CITATION {"citationID":"7gbpSe8H","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026693">
        <w:instrText xml:space="preserve"> ADDIN ZOTERO_ITEM CSL_CITATION {"citationID":"uydgIvO1","properties":{"formattedCitation":"[2]","plainCitation":"[2]","noteIndex":0},"citationItems":[{"id":"ooaSAkMX/bgvMLwyx","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8D3548">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4811E1BB" w:rsidR="006F6535" w:rsidRPr="00E73EEA" w:rsidRDefault="00971466" w:rsidP="002C4975">
      <w:pPr>
        <w:jc w:val="center"/>
        <w:rPr>
          <w:sz w:val="28"/>
          <w:szCs w:val="28"/>
        </w:rPr>
      </w:pPr>
      <w:bookmarkStart w:id="28" w:name="_Toc527937690"/>
      <w:bookmarkStart w:id="29" w:name="_Toc528095165"/>
      <w:bookmarkStart w:id="30" w:name="_Toc528170278"/>
      <w:bookmarkStart w:id="31" w:name="_Toc52836557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0502CE">
        <w:rPr>
          <w:noProof/>
        </w:rPr>
        <w:t>1</w:t>
      </w:r>
      <w:r w:rsidRPr="00E73EEA">
        <w:fldChar w:fldCharType="end"/>
      </w:r>
      <w:r w:rsidRPr="00E73EEA">
        <w:t xml:space="preserve"> - </w:t>
      </w:r>
      <w:r w:rsidRPr="00E73EEA">
        <w:t>人體動作控制機制示意圖</w:t>
      </w:r>
      <w:bookmarkEnd w:id="28"/>
      <w:bookmarkEnd w:id="29"/>
      <w:bookmarkEnd w:id="30"/>
      <w:bookmarkEnd w:id="31"/>
    </w:p>
    <w:p w14:paraId="5D150D31" w14:textId="42F84545" w:rsidR="00854368" w:rsidRPr="00E73EEA" w:rsidRDefault="007124D0" w:rsidP="006A0D57">
      <w:pPr>
        <w:pStyle w:val="Heading3"/>
      </w:pPr>
      <w:r>
        <w:rPr>
          <w:rFonts w:hint="eastAsia"/>
          <w:highlight w:val="lightGray"/>
        </w:rPr>
        <w:lastRenderedPageBreak/>
        <w:t xml:space="preserve"> </w:t>
      </w:r>
      <w:bookmarkStart w:id="32" w:name="_Toc528338396"/>
      <w:bookmarkStart w:id="33" w:name="_Toc528365547"/>
      <w:r w:rsidRPr="00E73EEA">
        <w:t>肌電訊號量測</w:t>
      </w:r>
      <w:bookmarkEnd w:id="32"/>
      <w:bookmarkEnd w:id="3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5942ACA"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026693">
        <w:instrText xml:space="preserve"> ADDIN ZOTERO_ITEM CSL_CITATION {"citationID":"PYwsgYfx","properties":{"formattedCitation":"[3]","plainCitation":"[3]","noteIndex":0},"citationItems":[{"id":"ooaSAkMX/KBDuCXLC","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026693">
        <w:instrText xml:space="preserve"> ADDIN ZOTERO_ITEM CSL_CITATION {"citationID":"L8vW01NF","properties":{"formattedCitation":"[4]","plainCitation":"[4]","noteIndex":0},"citationItems":[{"id":"ooaSAkMX/iHtevazL","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026693">
        <w:instrText xml:space="preserve"> ADDIN ZOTERO_ITEM CSL_CITATION {"citationID":"0JRFgzFY","properties":{"formattedCitation":"[5]","plainCitation":"[5]","noteIndex":0},"citationItems":[{"id":"ooaSAkMX/ZTXwRvqY","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026693">
        <w:instrText xml:space="preserve"> ADDIN ZOTERO_ITEM CSL_CITATION {"citationID":"in705IfG","properties":{"formattedCitation":"[6]","plainCitation":"[6]","noteIndex":0},"citationItems":[{"id":"ooaSAkMX/1bP8fhiB","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026693">
        <w:instrText xml:space="preserve"> ADDIN ZOTERO_ITEM CSL_CITATION {"citationID":"pfcOIijA","properties":{"formattedCitation":"[7]\\uc0\\u8211{}[11]","plainCitation":"[7]–[11]","noteIndex":0},"citationItems":[{"id":"ooaSAkMX/TngNjAWV","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ooaSAkMX/ZagKxMRo","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026693">
        <w:instrText xml:space="preserve"> ADDIN ZOTERO_ITEM CSL_CITATION {"citationID":"0xQdohs0","properties":{"formattedCitation":"[12]","plainCitation":"[12]","noteIndex":0},"citationItems":[{"id":"ooaSAkMX/G402MmAh","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026693">
        <w:instrText xml:space="preserve"> ADDIN ZOTERO_ITEM CSL_CITATION {"citationID":"pWlDodg0","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23BDA430"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026693">
        <w:instrText xml:space="preserve"> ADDIN ZOTERO_ITEM CSL_CITATION {"citationID":"lohiJF6x","properties":{"formattedCitation":"[13]","plainCitation":"[13]","noteIndex":0},"citationItems":[{"id":"ooaSAkMX/Sl5dBVPl","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404A84A6" w:rsidR="0021688C" w:rsidRDefault="00971466" w:rsidP="006A0D57">
      <w:pPr>
        <w:jc w:val="center"/>
      </w:pPr>
      <w:bookmarkStart w:id="34" w:name="_Toc527937691"/>
      <w:bookmarkStart w:id="35" w:name="_Toc528095166"/>
      <w:bookmarkStart w:id="36" w:name="_Toc528170279"/>
      <w:bookmarkStart w:id="37" w:name="_Toc52836557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0502CE">
        <w:rPr>
          <w:noProof/>
        </w:rPr>
        <w:t>2</w:t>
      </w:r>
      <w:r w:rsidRPr="00E73EEA">
        <w:fldChar w:fldCharType="end"/>
      </w:r>
      <w:r w:rsidRPr="00E73EEA">
        <w:t xml:space="preserve"> - </w:t>
      </w:r>
      <w:r w:rsidRPr="00E73EEA">
        <w:t>侵入式</w:t>
      </w:r>
      <w:r w:rsidRPr="00E73EEA">
        <w:t>EMG</w:t>
      </w:r>
      <w:bookmarkEnd w:id="34"/>
      <w:bookmarkEnd w:id="35"/>
      <w:bookmarkEnd w:id="36"/>
      <w:bookmarkEnd w:id="3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8" w:name="_Toc528338397"/>
      <w:bookmarkStart w:id="39" w:name="_Toc528365548"/>
      <w:r w:rsidRPr="00E73EEA">
        <w:t>表面式肌電訊號量測</w:t>
      </w:r>
      <w:bookmarkEnd w:id="38"/>
      <w:bookmarkEnd w:id="3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1EF6298E"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026693">
        <w:instrText xml:space="preserve"> ADDIN ZOTERO_ITEM CSL_CITATION {"citationID":"orjRQNZc","properties":{"formattedCitation":"[14]","plainCitation":"[14]","noteIndex":0},"citationItems":[{"id":"ooaSAkMX/ex2H6pax","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07D01C19" w:rsidR="006B1D6F" w:rsidRDefault="006B1D6F" w:rsidP="006B1D6F">
            <w:pPr>
              <w:ind w:firstLine="0"/>
              <w:jc w:val="center"/>
            </w:pPr>
            <w:bookmarkStart w:id="40" w:name="_Toc528170280"/>
            <w:bookmarkStart w:id="41" w:name="_Toc528365573"/>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0502CE">
              <w:rPr>
                <w:noProof/>
              </w:rPr>
              <w:t>3</w:t>
            </w:r>
            <w:r>
              <w:rPr>
                <w:noProof/>
              </w:rPr>
              <w:fldChar w:fldCharType="end"/>
            </w:r>
            <w:r w:rsidRPr="00E73EEA">
              <w:t xml:space="preserve"> - </w:t>
            </w:r>
            <w:r w:rsidRPr="00E73EEA">
              <w:t>雙極式</w:t>
            </w:r>
            <w:r w:rsidRPr="00E73EEA">
              <w:t>sEMG</w:t>
            </w:r>
            <w:r w:rsidRPr="00E73EEA">
              <w:t>電極</w:t>
            </w:r>
            <w:bookmarkEnd w:id="40"/>
            <w:bookmarkEnd w:id="4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2" w:name="_Toc528095167"/>
          </w:p>
          <w:p w14:paraId="7B1A99DE" w14:textId="1040DEFA" w:rsidR="006B1D6F" w:rsidRPr="00E73EEA" w:rsidRDefault="006B1D6F" w:rsidP="006B1D6F">
            <w:pPr>
              <w:ind w:firstLine="0"/>
              <w:jc w:val="center"/>
            </w:pPr>
            <w:bookmarkStart w:id="43" w:name="_Toc528170281"/>
            <w:bookmarkStart w:id="44" w:name="_Toc528365574"/>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0502CE">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026693">
              <w:instrText xml:space="preserve"> ADDIN ZOTERO_ITEM CSL_CITATION {"citationID":"CXP4MDlf","properties":{"formattedCitation":"[15]","plainCitation":"[15]","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2"/>
            <w:bookmarkEnd w:id="43"/>
            <w:bookmarkEnd w:id="44"/>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63EE015C" w:rsidR="00CA3775" w:rsidRDefault="00CA3775" w:rsidP="006A0D57">
      <w:pPr>
        <w:jc w:val="center"/>
      </w:pPr>
      <w:bookmarkStart w:id="45" w:name="_Toc528095168"/>
      <w:bookmarkStart w:id="46" w:name="_Toc528170282"/>
      <w:bookmarkStart w:id="47" w:name="_Toc52836557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0502CE">
        <w:rPr>
          <w:noProof/>
        </w:rPr>
        <w:t>5</w:t>
      </w:r>
      <w:r w:rsidRPr="00E73EEA">
        <w:fldChar w:fldCharType="end"/>
      </w:r>
      <w:r w:rsidRPr="00E73EEA">
        <w:t xml:space="preserve"> - sEMG</w:t>
      </w:r>
      <w:r w:rsidRPr="00E73EEA">
        <w:t>交擾</w:t>
      </w:r>
      <w:bookmarkEnd w:id="45"/>
      <w:bookmarkEnd w:id="46"/>
      <w:bookmarkEnd w:id="47"/>
    </w:p>
    <w:p w14:paraId="5E711858" w14:textId="77777777" w:rsidR="001B0641" w:rsidRPr="00E73EEA" w:rsidRDefault="001B0641" w:rsidP="006A0D57">
      <w:pPr>
        <w:jc w:val="center"/>
        <w:rPr>
          <w:sz w:val="28"/>
          <w:szCs w:val="28"/>
        </w:rPr>
      </w:pPr>
    </w:p>
    <w:p w14:paraId="0B3A2E53" w14:textId="758F41E7"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026693">
        <w:instrText xml:space="preserve"> ADDIN ZOTERO_ITEM CSL_CITATION {"citationID":"Dg7AyN3S","properties":{"formattedCitation":"[16]","plainCitation":"[16]","noteIndex":0},"citationItems":[{"id":"ooaSAkMX/T8nIO8ja","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199CBF2D"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00026693">
        <w:instrText xml:space="preserve"> ADDIN ZOTERO_ITEM CSL_CITATION {"citationID":"tRm802IB","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026693">
        <w:instrText xml:space="preserve"> ADDIN ZOTERO_ITEM CSL_CITATION {"citationID":"Xn9jjMz1","properties":{"formattedCitation":"[17]","plainCitation":"[17]","noteIndex":0},"citationItems":[{"id":"ooaSAkMX/tJk0btzO","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565643F3" w:rsidR="00CA3775" w:rsidRPr="00E73EEA" w:rsidRDefault="00CA3775" w:rsidP="00021A3D">
      <w:pPr>
        <w:jc w:val="center"/>
        <w:rPr>
          <w:sz w:val="28"/>
          <w:szCs w:val="28"/>
        </w:rPr>
      </w:pPr>
      <w:bookmarkStart w:id="48" w:name="_Toc528095169"/>
      <w:bookmarkStart w:id="49" w:name="_Toc528170283"/>
      <w:bookmarkStart w:id="50" w:name="_Toc52836557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0502CE">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026693">
        <w:instrText xml:space="preserve"> ADDIN ZOTERO_ITEM CSL_CITATION {"citationID":"hOL8T64N","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8"/>
      <w:bookmarkEnd w:id="49"/>
      <w:bookmarkEnd w:id="50"/>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51" w:name="_Toc528338398"/>
      <w:bookmarkStart w:id="52" w:name="_Toc528365549"/>
      <w:r w:rsidR="003D05AC">
        <w:rPr>
          <w:rFonts w:hint="eastAsia"/>
        </w:rPr>
        <w:t>s</w:t>
      </w:r>
      <w:r w:rsidRPr="00E73EEA">
        <w:t>EMG</w:t>
      </w:r>
      <w:r w:rsidRPr="00E73EEA">
        <w:t>應用於肢體角度</w:t>
      </w:r>
      <w:r w:rsidR="00870689">
        <w:t>估測</w:t>
      </w:r>
      <w:bookmarkEnd w:id="51"/>
      <w:bookmarkEnd w:id="52"/>
    </w:p>
    <w:p w14:paraId="0816480F" w14:textId="5ED058E3"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026693">
        <w:instrText xml:space="preserve"> ADDIN ZOTERO_ITEM CSL_CITATION {"citationID":"aCPJ0PCG","properties":{"formattedCitation":"[18]","plainCitation":"[18]","noteIndex":0},"citationItems":[{"id":"ooaSAkMX/BUVnZ85O","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026693">
        <w:instrText xml:space="preserve"> ADDIN ZOTERO_ITEM CSL_CITATION {"citationID":"vWRTZiFL","properties":{"formattedCitation":"[7], [8]","plainCitation":"[7], [8]","noteIndex":0},"citationItems":[{"id":"ooaSAkMX/TngNjAWV","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ooaSAkMX/ZagKxMRo","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3" w:name="_Toc528338399"/>
      <w:bookmarkStart w:id="54" w:name="_Toc528365550"/>
      <w:r>
        <w:rPr>
          <w:rFonts w:hint="eastAsia"/>
        </w:rPr>
        <w:t>大肢體角度</w:t>
      </w:r>
      <w:r w:rsidR="00870689">
        <w:rPr>
          <w:rFonts w:hint="eastAsia"/>
        </w:rPr>
        <w:t>估測</w:t>
      </w:r>
      <w:bookmarkEnd w:id="53"/>
      <w:bookmarkEnd w:id="54"/>
    </w:p>
    <w:p w14:paraId="52F4688E" w14:textId="577B8E8A"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026693">
        <w:instrText xml:space="preserve"> ADDIN ZOTERO_ITEM CSL_CITATION {"citationID":"ljvgdcF0","properties":{"formattedCitation":"[19]","plainCitation":"[19]","noteIndex":0},"citationItems":[{"id":"ooaSAkMX/JYVP0yPI","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026693">
        <w:instrText xml:space="preserve"> ADDIN ZOTERO_ITEM CSL_CITATION {"citationID":"Nz9agumZ","properties":{"formattedCitation":"[9], [20], [21]","plainCitation":"[9], [20], [21]","noteIndex":0},"citationItems":[{"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ooaSAkMX/OulUhFFI","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ooaSAkMX/rNLg4f6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026693">
        <w:instrText xml:space="preserve"> ADDIN ZOTERO_ITEM CSL_CITATION {"citationID":"JYP8BmOZ","properties":{"formattedCitation":"[22]","plainCitation":"[22]","noteIndex":0},"citationItems":[{"id":"ooaSAkMX/t0c9iyM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01A2B8DD" w:rsidR="001D09A6" w:rsidRDefault="001D09A6" w:rsidP="00CB72D6">
      <w:r w:rsidRPr="001D09A6">
        <w:t>Aung</w:t>
      </w:r>
      <w:r>
        <w:rPr>
          <w:rFonts w:hint="eastAsia"/>
        </w:rPr>
        <w:t>與</w:t>
      </w:r>
      <w:r w:rsidRPr="001D09A6">
        <w:t>Al-Jumai</w:t>
      </w:r>
      <w:r>
        <w:rPr>
          <w:rFonts w:hint="eastAsia"/>
        </w:rPr>
        <w:t>ly</w:t>
      </w:r>
      <w:r w:rsidR="001615D1">
        <w:fldChar w:fldCharType="begin"/>
      </w:r>
      <w:r w:rsidR="00026693">
        <w:instrText xml:space="preserve"> ADDIN ZOTERO_ITEM CSL_CITATION {"citationID":"YDN1C5QA","properties":{"formattedCitation":"[9]","plainCitation":"[9]","noteIndex":0},"citationItems":[{"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026693">
        <w:instrText xml:space="preserve"> ADDIN ZOTERO_ITEM CSL_CITATION {"citationID":"DgADqfNg","properties":{"formattedCitation":"[19]","plainCitation":"[19]","noteIndex":0},"citationItems":[{"id":"ooaSAkMX/JYVP0yPI","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2F2E9A46"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026693">
        <w:instrText xml:space="preserve"> ADDIN ZOTERO_ITEM CSL_CITATION {"citationID":"elwFivky","properties":{"formattedCitation":"[23]","plainCitation":"[23]","noteIndex":0},"citationItems":[{"id":"ooaSAkMX/xkX23Cbx","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5" w:name="_Toc528338400"/>
      <w:bookmarkStart w:id="56" w:name="_Toc528365551"/>
      <w:r w:rsidR="00C76F05">
        <w:rPr>
          <w:rFonts w:hint="eastAsia"/>
        </w:rPr>
        <w:t>手腕角度</w:t>
      </w:r>
      <w:r w:rsidR="00870689">
        <w:rPr>
          <w:rFonts w:hint="eastAsia"/>
        </w:rPr>
        <w:t>估測</w:t>
      </w:r>
      <w:bookmarkEnd w:id="55"/>
      <w:bookmarkEnd w:id="5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30BC9610" w:rsidR="00A73073" w:rsidRDefault="00974198" w:rsidP="008D3548">
      <w:pPr>
        <w:pStyle w:val="Caption"/>
      </w:pPr>
      <w:bookmarkStart w:id="57" w:name="_Toc528095170"/>
      <w:bookmarkStart w:id="58" w:name="_Toc528170284"/>
      <w:bookmarkStart w:id="59" w:name="_Toc52836557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7</w:t>
      </w:r>
      <w:r>
        <w:fldChar w:fldCharType="end"/>
      </w:r>
      <w:r>
        <w:rPr>
          <w:rFonts w:hint="eastAsia"/>
        </w:rPr>
        <w:t xml:space="preserve"> - 人類前臂肌肉</w:t>
      </w:r>
      <w:r w:rsidR="00AC4D20">
        <w:fldChar w:fldCharType="begin"/>
      </w:r>
      <w:r w:rsidR="00026693">
        <w:instrText xml:space="preserve"> ADDIN ZOTERO_ITEM CSL_CITATION {"citationID":"5kB9v5Qm","properties":{"formattedCitation":"[24]","plainCitation":"[24]","noteIndex":0},"citationItems":[{"id":"ooaSAkMX/6ZqH5BsZ","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7"/>
      <w:bookmarkEnd w:id="58"/>
      <w:bookmarkEnd w:id="59"/>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745057A3" w:rsidR="00D25A3B" w:rsidRDefault="00DD1330" w:rsidP="008D3548">
      <w:pPr>
        <w:pStyle w:val="Caption"/>
      </w:pPr>
      <w:bookmarkStart w:id="60" w:name="_Toc528095171"/>
      <w:bookmarkStart w:id="61" w:name="_Toc528170285"/>
      <w:bookmarkStart w:id="62" w:name="_Toc52836557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8</w:t>
      </w:r>
      <w:r>
        <w:fldChar w:fldCharType="end"/>
      </w:r>
      <w:r>
        <w:rPr>
          <w:rFonts w:hint="eastAsia"/>
        </w:rPr>
        <w:t xml:space="preserve"> </w:t>
      </w:r>
      <w:r>
        <w:t>–</w:t>
      </w:r>
      <w:r>
        <w:rPr>
          <w:rFonts w:hint="eastAsia"/>
        </w:rPr>
        <w:t xml:space="preserve"> 手腕動作</w:t>
      </w:r>
      <w:bookmarkEnd w:id="60"/>
      <w:bookmarkEnd w:id="61"/>
      <w:bookmarkEnd w:id="62"/>
    </w:p>
    <w:p w14:paraId="364BDC24" w14:textId="465D1E99"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026693">
        <w:instrText xml:space="preserve"> ADDIN ZOTERO_ITEM CSL_CITATION {"citationID":"9Mo53aGu","properties":{"formattedCitation":"[10], [11], [15], [21], [25]\\uc0\\u8211{}[29]","plainCitation":"[10], [11], [15], [21], [25]–[29]","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rNLg4f6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TmRUsQSk","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026693">
        <w:instrText xml:space="preserve"> ADDIN ZOTERO_ITEM CSL_CITATION {"citationID":"z20nEcRW","properties":{"formattedCitation":"[10], [15], [25], [27], [28], [30]","plainCitation":"[10], [15], [25], [27], [28], [3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026693">
        <w:instrText xml:space="preserve"> ADDIN ZOTERO_ITEM CSL_CITATION {"citationID":"IvEAs5IG","properties":{"formattedCitation":"[11], [25], [29], [30]","plainCitation":"[11], [25], [29],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4752669D"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026693">
        <w:instrText xml:space="preserve"> ADDIN ZOTERO_ITEM CSL_CITATION {"citationID":"oVXmKeJv","properties":{"formattedCitation":"[31]","plainCitation":"[31]","noteIndex":0},"citationItems":[{"id":"ooaSAkMX/F4YyKgz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026693">
        <w:instrText xml:space="preserve"> ADDIN ZOTERO_ITEM CSL_CITATION {"citationID":"vQMoJzaD","properties":{"formattedCitation":"[25]","plainCitation":"[25]","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026693">
        <w:instrText xml:space="preserve"> ADDIN ZOTERO_ITEM CSL_CITATION {"citationID":"reKCpdLx","properties":{"formattedCitation":"[31]","plainCitation":"[31]","noteIndex":0},"citationItems":[{"id":"ooaSAkMX/F4YyKgz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0DD1748E"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026693">
        <w:instrText xml:space="preserve"> ADDIN ZOTERO_ITEM CSL_CITATION {"citationID":"h5rFT96I","properties":{"formattedCitation":"[11], [30]","plainCitation":"[11],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3DDFA526" w:rsidR="0075122E" w:rsidRDefault="009D288C" w:rsidP="008D3548">
      <w:pPr>
        <w:pStyle w:val="Caption"/>
      </w:pPr>
      <w:bookmarkStart w:id="63" w:name="_Toc528095172"/>
      <w:bookmarkStart w:id="64" w:name="_Toc528170286"/>
      <w:bookmarkStart w:id="65" w:name="_Toc52836557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9</w:t>
      </w:r>
      <w:r>
        <w:fldChar w:fldCharType="end"/>
      </w:r>
      <w:r>
        <w:rPr>
          <w:rFonts w:hint="eastAsia"/>
        </w:rPr>
        <w:t xml:space="preserve"> </w:t>
      </w:r>
      <w:r>
        <w:t>–</w:t>
      </w:r>
      <w:r>
        <w:rPr>
          <w:rFonts w:hint="eastAsia"/>
        </w:rPr>
        <w:t xml:space="preserve"> 手腕動作肌肉</w:t>
      </w:r>
      <w:r>
        <w:fldChar w:fldCharType="begin"/>
      </w:r>
      <w:r w:rsidR="00026693">
        <w:instrText xml:space="preserve"> ADDIN ZOTERO_ITEM CSL_CITATION {"citationID":"zTaA3TBs","properties":{"formattedCitation":"[24]","plainCitation":"[24]","noteIndex":0},"citationItems":[{"id":"ooaSAkMX/6ZqH5BsZ","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3"/>
      <w:bookmarkEnd w:id="64"/>
      <w:bookmarkEnd w:id="65"/>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68AC2EB3" w:rsidR="00A151D6" w:rsidRDefault="00D25A3B" w:rsidP="006447CD">
      <w:r w:rsidRPr="00D25A3B">
        <w:t>Nielsen</w:t>
      </w:r>
      <w:r>
        <w:rPr>
          <w:rFonts w:hint="eastAsia"/>
        </w:rPr>
        <w:t>等</w:t>
      </w:r>
      <w:r>
        <w:fldChar w:fldCharType="begin"/>
      </w:r>
      <w:r w:rsidR="00026693">
        <w:instrText xml:space="preserve"> ADDIN ZOTERO_ITEM CSL_CITATION {"citationID":"h94e7cXe","properties":{"formattedCitation":"[10]","plainCitation":"[1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58D8555D" w:rsidR="004D1E1E" w:rsidRDefault="006447CD" w:rsidP="006447CD">
      <w:r w:rsidRPr="006447CD">
        <w:lastRenderedPageBreak/>
        <w:t>Muceli</w:t>
      </w:r>
      <w:r>
        <w:rPr>
          <w:rFonts w:hint="eastAsia"/>
        </w:rPr>
        <w:t>等</w:t>
      </w:r>
      <w:r>
        <w:fldChar w:fldCharType="begin"/>
      </w:r>
      <w:r w:rsidR="00026693">
        <w:instrText xml:space="preserve"> ADDIN ZOTERO_ITEM CSL_CITATION {"citationID":"F4LSDMNO","properties":{"formattedCitation":"[25]","plainCitation":"[25]","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12811C50" w:rsidR="00974198" w:rsidRDefault="003405C4" w:rsidP="00825FF2">
      <w:r w:rsidRPr="003405C4">
        <w:t>Hahne</w:t>
      </w:r>
      <w:r>
        <w:rPr>
          <w:rFonts w:hint="eastAsia"/>
        </w:rPr>
        <w:t>等</w:t>
      </w:r>
      <w:r>
        <w:fldChar w:fldCharType="begin"/>
      </w:r>
      <w:r w:rsidR="00026693">
        <w:instrText xml:space="preserve"> ADDIN ZOTERO_ITEM CSL_CITATION {"citationID":"Q6oEOaOu","properties":{"formattedCitation":"[15]","plainCitation":"[15]","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66" w:name="_Toc528338401"/>
      <w:bookmarkStart w:id="67" w:name="_Toc528365552"/>
      <w:r w:rsidR="00AD783E" w:rsidRPr="002E5F74">
        <w:t>sEMG</w:t>
      </w:r>
      <w:r w:rsidR="00AD783E" w:rsidRPr="002E5F74">
        <w:t>訊號特徵</w:t>
      </w:r>
      <w:bookmarkEnd w:id="66"/>
      <w:bookmarkEnd w:id="67"/>
    </w:p>
    <w:p w14:paraId="71F29773" w14:textId="074F23ED"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026693">
        <w:instrText xml:space="preserve"> ADDIN ZOTERO_ITEM CSL_CITATION {"citationID":"lQO0arei","properties":{"formattedCitation":"[32]","plainCitation":"[32]","noteIndex":0},"citationItems":[{"id":"ooaSAkMX/JdKRA95A","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8" w:name="_Toc528338402"/>
      <w:bookmarkStart w:id="69" w:name="_Toc528365553"/>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8"/>
      <w:bookmarkEnd w:id="69"/>
    </w:p>
    <w:p w14:paraId="7DED84BE" w14:textId="4462F1B0"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026693">
        <w:instrText xml:space="preserve"> ADDIN ZOTERO_ITEM CSL_CITATION {"citationID":"LEykVhH4","properties":{"formattedCitation":"[11], [29], [30]","plainCitation":"[11], [29],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1E8D886A"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292883C1" w:rsidR="00112734" w:rsidRPr="00112734" w:rsidRDefault="00094836" w:rsidP="008D3548">
      <w:pPr>
        <w:pStyle w:val="Caption"/>
      </w:pPr>
      <w:bookmarkStart w:id="70" w:name="_Toc528095173"/>
      <w:bookmarkStart w:id="71" w:name="_Toc528170287"/>
      <w:bookmarkStart w:id="72" w:name="_Toc52836558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10</w:t>
      </w:r>
      <w:r>
        <w:fldChar w:fldCharType="end"/>
      </w:r>
      <w:r>
        <w:t xml:space="preserve"> – </w:t>
      </w:r>
      <w:r>
        <w:rPr>
          <w:rFonts w:hint="eastAsia"/>
        </w:rPr>
        <w:t>原始sEMG訊號</w:t>
      </w:r>
      <w:bookmarkEnd w:id="70"/>
      <w:bookmarkEnd w:id="71"/>
      <w:bookmarkEnd w:id="72"/>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6300353B" w:rsidR="00E949ED" w:rsidRDefault="000E748D" w:rsidP="008D3548">
      <w:pPr>
        <w:pStyle w:val="Caption"/>
      </w:pPr>
      <w:bookmarkStart w:id="73" w:name="_Toc528095174"/>
      <w:bookmarkStart w:id="74" w:name="_Toc528170288"/>
      <w:bookmarkStart w:id="75" w:name="_Toc52836558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11</w:t>
      </w:r>
      <w:r>
        <w:fldChar w:fldCharType="end"/>
      </w:r>
      <w:r>
        <w:rPr>
          <w:rFonts w:hint="eastAsia"/>
        </w:rPr>
        <w:t xml:space="preserve"> </w:t>
      </w:r>
      <w:r>
        <w:t>–</w:t>
      </w:r>
      <w:r>
        <w:rPr>
          <w:rFonts w:hint="eastAsia"/>
        </w:rPr>
        <w:t xml:space="preserve"> sEMG訊號的MAV值</w:t>
      </w:r>
      <w:bookmarkEnd w:id="73"/>
      <w:bookmarkEnd w:id="74"/>
      <w:bookmarkEnd w:id="75"/>
    </w:p>
    <w:p w14:paraId="4A7E5523" w14:textId="5143744D" w:rsidR="000F0A7D" w:rsidRDefault="000F0A7D" w:rsidP="000F0A7D">
      <w:pPr>
        <w:pStyle w:val="Heading3"/>
      </w:pPr>
      <w:r>
        <w:rPr>
          <w:rFonts w:hint="eastAsia"/>
        </w:rPr>
        <w:t xml:space="preserve">　</w:t>
      </w:r>
      <w:bookmarkStart w:id="76" w:name="_Toc528338403"/>
      <w:bookmarkStart w:id="77" w:name="_Toc528365554"/>
      <w:r w:rsidR="000E1FDD" w:rsidRPr="002E5F74">
        <w:t>平方平均數（</w:t>
      </w:r>
      <w:r w:rsidR="000E1FDD" w:rsidRPr="002E5F74">
        <w:t>Root mean square</w:t>
      </w:r>
      <w:r w:rsidR="000E1FDD" w:rsidRPr="002E5F74">
        <w:t>，</w:t>
      </w:r>
      <w:r w:rsidR="000E1FDD" w:rsidRPr="002E5F74">
        <w:t>RMS</w:t>
      </w:r>
      <w:r w:rsidR="000E1FDD" w:rsidRPr="002E5F74">
        <w:t>）</w:t>
      </w:r>
      <w:bookmarkEnd w:id="76"/>
      <w:bookmarkEnd w:id="77"/>
    </w:p>
    <w:p w14:paraId="3296027C" w14:textId="5C8D8FB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026693">
        <w:instrText xml:space="preserve"> ADDIN ZOTERO_ITEM CSL_CITATION {"citationID":"zWXSxUdG","properties":{"formattedCitation":"[15], [25], [29], [33]","plainCitation":"[15], [25], [29], [33]","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8jioQ3e1","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0BA4BB44"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763B9061" w:rsidR="003B3C80" w:rsidRDefault="0092109A" w:rsidP="008D3548">
      <w:pPr>
        <w:pStyle w:val="Caption"/>
      </w:pPr>
      <w:bookmarkStart w:id="78" w:name="_Toc528095175"/>
      <w:bookmarkStart w:id="79" w:name="_Toc528170289"/>
      <w:bookmarkStart w:id="80" w:name="_Toc52836558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12</w:t>
      </w:r>
      <w:r>
        <w:fldChar w:fldCharType="end"/>
      </w:r>
      <w:r>
        <w:rPr>
          <w:rFonts w:hint="eastAsia"/>
        </w:rPr>
        <w:t xml:space="preserve"> </w:t>
      </w:r>
      <w:r>
        <w:t>–</w:t>
      </w:r>
      <w:r>
        <w:rPr>
          <w:rFonts w:hint="eastAsia"/>
        </w:rPr>
        <w:t xml:space="preserve"> sEMG訊號的RMS值</w:t>
      </w:r>
      <w:bookmarkEnd w:id="78"/>
      <w:bookmarkEnd w:id="79"/>
      <w:bookmarkEnd w:id="80"/>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7B781909" w:rsidR="00CE68C6" w:rsidRDefault="005C4E0D" w:rsidP="008D3548">
      <w:pPr>
        <w:pStyle w:val="Caption"/>
      </w:pPr>
      <w:bookmarkStart w:id="81" w:name="_Toc528095176"/>
      <w:bookmarkStart w:id="82" w:name="_Toc528170290"/>
      <w:bookmarkStart w:id="83" w:name="_Toc52836558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81"/>
      <w:bookmarkEnd w:id="82"/>
      <w:bookmarkEnd w:id="83"/>
    </w:p>
    <w:p w14:paraId="2A05A12C" w14:textId="596C589E" w:rsidR="006667AC" w:rsidRDefault="00755D5D" w:rsidP="006667AC">
      <w:pPr>
        <w:pStyle w:val="Heading3"/>
      </w:pPr>
      <w:r>
        <w:rPr>
          <w:rFonts w:hint="eastAsia"/>
        </w:rPr>
        <w:lastRenderedPageBreak/>
        <w:t xml:space="preserve">　</w:t>
      </w:r>
      <w:bookmarkStart w:id="84" w:name="_Toc528338404"/>
      <w:bookmarkStart w:id="85" w:name="_Toc528365555"/>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4"/>
      <w:bookmarkEnd w:id="85"/>
    </w:p>
    <w:p w14:paraId="601D171D" w14:textId="6DA1653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026693">
        <w:rPr>
          <w:rStyle w:val="st"/>
        </w:rPr>
        <w:instrText xml:space="preserve"> ADDIN ZOTERO_ITEM CSL_CITATION {"citationID":"14X4OFs0","properties":{"formattedCitation":"[25], [27], [28], [30]","plainCitation":"[25], [27], [28], [30]","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6" w:name="_Toc528338405"/>
      <w:bookmarkStart w:id="87" w:name="_Toc528365556"/>
      <w:r w:rsidR="001B04C9">
        <w:rPr>
          <w:rFonts w:hint="eastAsia"/>
        </w:rPr>
        <w:t>sEMG</w:t>
      </w:r>
      <w:r w:rsidR="001B04C9">
        <w:rPr>
          <w:rFonts w:hint="eastAsia"/>
        </w:rPr>
        <w:t>訊號</w:t>
      </w:r>
      <w:r w:rsidR="004C4E6E">
        <w:rPr>
          <w:rFonts w:hint="eastAsia"/>
        </w:rPr>
        <w:t>分離</w:t>
      </w:r>
      <w:bookmarkEnd w:id="86"/>
      <w:bookmarkEnd w:id="87"/>
    </w:p>
    <w:p w14:paraId="7E25E11B" w14:textId="4413A3E2"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026693">
        <w:instrText xml:space="preserve"> ADDIN ZOTERO_ITEM CSL_CITATION {"citationID":"5eP5be2r","properties":{"formattedCitation":"[10], [11], [15], [27], [30]","plainCitation":"[10], [11], [15], [27], [3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10957D8"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026693">
        <w:instrText xml:space="preserve"> ADDIN ZOTERO_ITEM CSL_CITATION {"citationID":"mgEslPST","properties":{"formattedCitation":"[14]","plainCitation":"[14]","noteIndex":0},"citationItems":[{"id":"ooaSAkMX/ex2H6pax","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27609515"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6FA8AAD8"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4</w:t>
            </w:r>
            <w:r w:rsidR="007C2EE0">
              <w:rPr>
                <w:noProof/>
              </w:rPr>
              <w:fldChar w:fldCharType="end"/>
            </w:r>
            <w:r>
              <w:t>)</w:t>
            </w:r>
          </w:p>
        </w:tc>
      </w:tr>
    </w:tbl>
    <w:p w14:paraId="16C365F3" w14:textId="48E52F07"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026693">
        <w:instrText xml:space="preserve"> ADDIN ZOTERO_ITEM CSL_CITATION {"citationID":"OSeqKbO6","properties":{"formattedCitation":"[34]\\uc0\\u8211{}[39]","plainCitation":"[34]–[39]","noteIndex":0},"citationItems":[{"id":"ooaSAkMX/J1HMQyq1","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ooaSAkMX/T4kBq75k","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ooaSAkMX/AJV1laTk","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ooaSAkMX/t3wcr7om","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ooaSAkMX/FeMrNpUF","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ooaSAkMX/aeBBe4eA","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4853303D" w:rsidR="00A84C0C" w:rsidRDefault="00AA57BB" w:rsidP="007B1150">
      <w:r>
        <w:rPr>
          <w:rFonts w:hint="eastAsia"/>
        </w:rPr>
        <w:t>Naik</w:t>
      </w:r>
      <w:r>
        <w:rPr>
          <w:rFonts w:hint="eastAsia"/>
        </w:rPr>
        <w:t>等</w:t>
      </w:r>
      <w:r>
        <w:fldChar w:fldCharType="begin"/>
      </w:r>
      <w:r w:rsidR="00026693">
        <w:instrText xml:space="preserve"> ADDIN ZOTERO_ITEM CSL_CITATION {"citationID":"fJyNEUWG","properties":{"formattedCitation":"[40]","plainCitation":"[40]","noteIndex":0},"citationItems":[{"id":"ooaSAkMX/vOsZfxPE","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78E37FE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026693">
        <w:instrText xml:space="preserve"> ADDIN ZOTERO_ITEM CSL_CITATION {"citationID":"ZaKZJ8lq","properties":{"formattedCitation":"[41]","plainCitation":"[41]","noteIndex":0},"citationItems":[{"id":"ooaSAkMX/b31LC2pX","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026693">
        <w:instrText xml:space="preserve"> ADDIN ZOTERO_ITEM CSL_CITATION {"citationID":"cYp8oFFH","properties":{"formattedCitation":"[34]","plainCitation":"[34]","noteIndex":0},"citationItems":[{"id":"ooaSAkMX/J1HMQyq1","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88" w:name="_Toc528338406"/>
      <w:bookmarkStart w:id="89" w:name="_Toc528365557"/>
      <w:r>
        <w:rPr>
          <w:rFonts w:hint="eastAsia"/>
        </w:rPr>
        <w:t>Non-negative ICA</w:t>
      </w:r>
      <w:r>
        <w:rPr>
          <w:rFonts w:hint="eastAsia"/>
        </w:rPr>
        <w:t>（</w:t>
      </w:r>
      <w:r>
        <w:rPr>
          <w:rFonts w:hint="eastAsia"/>
        </w:rPr>
        <w:t>nICA</w:t>
      </w:r>
      <w:r>
        <w:rPr>
          <w:rFonts w:hint="eastAsia"/>
        </w:rPr>
        <w:t>）</w:t>
      </w:r>
      <w:bookmarkEnd w:id="88"/>
      <w:bookmarkEnd w:id="89"/>
    </w:p>
    <w:p w14:paraId="7EF1AA11" w14:textId="12BC6D00"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026693">
        <w:instrText xml:space="preserve"> ADDIN ZOTERO_ITEM CSL_CITATION {"citationID":"jAg3GPpZ","properties":{"formattedCitation":"[42]","plainCitation":"[42]","noteIndex":0},"citationItems":[{"id":"ooaSAkMX/BwaEP63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60D35B22"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026693">
        <w:instrText xml:space="preserve"> ADDIN ZOTERO_ITEM CSL_CITATION {"citationID":"nss7BVaI","properties":{"formattedCitation":"[43]","plainCitation":"[43]","noteIndex":0},"citationItems":[{"id":"ooaSAkMX/9ES0jmw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0F641086"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651EA0E5" w:rsidR="009270FA" w:rsidRDefault="009270FA" w:rsidP="008D3548">
            <w:pPr>
              <w:pStyle w:val="Caption"/>
            </w:pPr>
            <w:bookmarkStart w:id="90" w:name="_Toc528170291"/>
            <w:bookmarkStart w:id="91" w:name="_Toc52836558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14</w:t>
            </w:r>
            <w:r>
              <w:fldChar w:fldCharType="end"/>
            </w:r>
            <w:r>
              <w:t xml:space="preserve"> – </w:t>
            </w:r>
            <w:r>
              <w:rPr>
                <w:rFonts w:hint="eastAsia"/>
              </w:rPr>
              <w:t>訊號源</w:t>
            </w:r>
            <w:r w:rsidRPr="009270FA">
              <w:rPr>
                <w:rFonts w:hint="eastAsia"/>
                <w:b/>
              </w:rPr>
              <w:t>s</w:t>
            </w:r>
            <w:bookmarkEnd w:id="90"/>
            <w:bookmarkEnd w:id="91"/>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091BCB26" w:rsidR="009270FA" w:rsidRDefault="009270FA" w:rsidP="008D3548">
            <w:pPr>
              <w:pStyle w:val="Caption"/>
            </w:pPr>
            <w:bookmarkStart w:id="92" w:name="_Toc528170292"/>
            <w:bookmarkStart w:id="93" w:name="_Toc52836558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15</w:t>
            </w:r>
            <w:r>
              <w:fldChar w:fldCharType="end"/>
            </w:r>
            <w:r>
              <w:t xml:space="preserve"> – </w:t>
            </w:r>
            <w:r>
              <w:rPr>
                <w:rFonts w:hint="eastAsia"/>
              </w:rPr>
              <w:t>混合訊號</w:t>
            </w:r>
            <w:r w:rsidRPr="009270FA">
              <w:rPr>
                <w:rFonts w:hint="eastAsia"/>
                <w:b/>
              </w:rPr>
              <w:t>x</w:t>
            </w:r>
            <w:bookmarkEnd w:id="92"/>
            <w:bookmarkEnd w:id="93"/>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2B34F29D"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7E37C7"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5B1D69C5"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0FF6EC70"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4"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2AB405A4" w:rsidR="001F4546" w:rsidRDefault="001F4546" w:rsidP="008D3548">
            <w:pPr>
              <w:pStyle w:val="Caption"/>
            </w:pPr>
            <w:bookmarkStart w:id="95" w:name="_Toc528170293"/>
            <w:bookmarkStart w:id="96" w:name="_Toc52836558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16</w:t>
            </w:r>
            <w:r>
              <w:fldChar w:fldCharType="end"/>
            </w:r>
            <w:r>
              <w:t xml:space="preserve"> – </w:t>
            </w:r>
            <w:r>
              <w:rPr>
                <w:rFonts w:hint="eastAsia"/>
              </w:rPr>
              <w:t>混合訊號</w:t>
            </w:r>
            <w:r w:rsidRPr="009270FA">
              <w:rPr>
                <w:rFonts w:hint="eastAsia"/>
                <w:b/>
              </w:rPr>
              <w:t>x</w:t>
            </w:r>
            <w:bookmarkEnd w:id="95"/>
            <w:bookmarkEnd w:id="96"/>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2B74CC64" w:rsidR="001F4546" w:rsidRDefault="001F4546" w:rsidP="008D3548">
            <w:pPr>
              <w:pStyle w:val="Caption"/>
            </w:pPr>
            <w:bookmarkStart w:id="97" w:name="_Toc528170294"/>
            <w:bookmarkStart w:id="98" w:name="_Toc52836558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17</w:t>
            </w:r>
            <w:r>
              <w:fldChar w:fldCharType="end"/>
            </w:r>
            <w:r>
              <w:t xml:space="preserve"> – </w:t>
            </w:r>
            <w:r>
              <w:rPr>
                <w:rFonts w:hint="eastAsia"/>
              </w:rPr>
              <w:t>白化訊號</w:t>
            </w:r>
            <w:r w:rsidR="00A11619">
              <w:rPr>
                <w:rFonts w:hint="eastAsia"/>
                <w:b/>
              </w:rPr>
              <w:t>z</w:t>
            </w:r>
            <w:bookmarkEnd w:id="97"/>
            <w:bookmarkEnd w:id="98"/>
          </w:p>
        </w:tc>
      </w:tr>
    </w:tbl>
    <w:p w14:paraId="31ACF443" w14:textId="610ED85B"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026693">
        <w:instrText xml:space="preserve"> ADDIN ZOTERO_ITEM CSL_CITATION {"citationID":"BFBq9W7o","properties":{"formattedCitation":"[44]","plainCitation":"[44]","noteIndex":0},"citationItems":[{"id":"ooaSAkMX/b4sXObal","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26EDD754"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901EF1C"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3503F83E"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78ADAA4C"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7E37C7"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3EE3863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1A94603E"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502CE">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66D04B21" w:rsidR="00EB7297" w:rsidRDefault="00EB7297" w:rsidP="00C359FD">
            <w:pPr>
              <w:ind w:firstLine="0"/>
              <w:jc w:val="center"/>
            </w:pPr>
            <w:bookmarkStart w:id="99" w:name="_Toc528170295"/>
            <w:bookmarkStart w:id="100" w:name="_Toc5283655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9"/>
            <w:bookmarkEnd w:id="100"/>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6C5122CA" w:rsidR="00EB7297" w:rsidRDefault="00EB7297" w:rsidP="00EB7297">
            <w:pPr>
              <w:ind w:firstLine="0"/>
              <w:jc w:val="center"/>
            </w:pPr>
            <w:bookmarkStart w:id="101" w:name="_Toc528170296"/>
            <w:bookmarkStart w:id="102" w:name="_Toc5283655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1"/>
            <w:bookmarkEnd w:id="102"/>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111E4AEB" w:rsidR="00EB7297" w:rsidRDefault="00EB7297" w:rsidP="00EB7297">
            <w:pPr>
              <w:keepNext/>
              <w:ind w:firstLine="0"/>
              <w:jc w:val="center"/>
            </w:pPr>
            <w:bookmarkStart w:id="103" w:name="_Toc528170297"/>
            <w:bookmarkStart w:id="104" w:name="_Toc5283655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3"/>
            <w:bookmarkEnd w:id="104"/>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56E329EC" w:rsidR="0095619F" w:rsidRDefault="0095619F" w:rsidP="008D3548">
            <w:pPr>
              <w:pStyle w:val="Caption"/>
            </w:pPr>
            <w:bookmarkStart w:id="105" w:name="_Toc528170298"/>
            <w:bookmarkStart w:id="106" w:name="_Toc528365591"/>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000502CE">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bookmarkEnd w:id="105"/>
            <w:bookmarkEnd w:id="106"/>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6AC2D64E" w:rsidR="0095619F" w:rsidRDefault="0095619F" w:rsidP="008D3548">
            <w:pPr>
              <w:pStyle w:val="Caption"/>
            </w:pPr>
            <w:bookmarkStart w:id="107" w:name="_Toc528170299"/>
            <w:bookmarkStart w:id="108" w:name="_Toc52836559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7"/>
            <w:bookmarkEnd w:id="108"/>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43535B27" w:rsidR="0095619F" w:rsidRDefault="0095619F" w:rsidP="008D3548">
            <w:pPr>
              <w:pStyle w:val="Caption"/>
            </w:pPr>
            <w:bookmarkStart w:id="109" w:name="_Toc528170300"/>
            <w:bookmarkStart w:id="110" w:name="_Toc52836559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9"/>
            <w:bookmarkEnd w:id="110"/>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033C55CE" w:rsidR="00B91ED0" w:rsidRDefault="00B91ED0" w:rsidP="00A70A2A">
            <w:pPr>
              <w:wordWrap/>
              <w:snapToGrid/>
              <w:spacing w:line="240" w:lineRule="auto"/>
              <w:ind w:firstLine="0"/>
              <w:jc w:val="center"/>
            </w:pPr>
            <w:bookmarkStart w:id="111" w:name="_Toc528170301"/>
            <w:bookmarkStart w:id="112" w:name="_Toc52836559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0502CE">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0EE248DA" w:rsidR="008D43B2" w:rsidRDefault="00B91ED0" w:rsidP="00D0340D">
            <w:pPr>
              <w:wordWrap/>
              <w:snapToGrid/>
              <w:spacing w:line="240" w:lineRule="auto"/>
              <w:ind w:firstLine="0"/>
              <w:jc w:val="center"/>
            </w:pPr>
            <w:bookmarkStart w:id="113" w:name="_Toc528170302"/>
            <w:bookmarkStart w:id="114" w:name="_Toc5283655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3"/>
            <w:bookmarkEnd w:id="114"/>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5AAA1071" w:rsidR="00B91ED0" w:rsidRDefault="00B91ED0" w:rsidP="00EB1849">
            <w:pPr>
              <w:wordWrap/>
              <w:snapToGrid/>
              <w:spacing w:line="240" w:lineRule="auto"/>
              <w:ind w:firstLine="0"/>
              <w:jc w:val="center"/>
            </w:pPr>
            <w:bookmarkStart w:id="115" w:name="_Toc528170303"/>
            <w:bookmarkStart w:id="116" w:name="_Toc5283655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1AF2D343" w:rsidR="00BC453B" w:rsidRDefault="00BC453B" w:rsidP="00BC453B">
            <w:pPr>
              <w:wordWrap/>
              <w:snapToGrid/>
              <w:spacing w:line="240" w:lineRule="auto"/>
              <w:ind w:firstLine="0"/>
              <w:jc w:val="center"/>
              <w:rPr>
                <w:rFonts w:cstheme="majorBidi"/>
                <w:b/>
                <w:bCs/>
                <w:sz w:val="36"/>
                <w:szCs w:val="36"/>
              </w:rPr>
            </w:pPr>
            <w:bookmarkStart w:id="117" w:name="_Toc528170304"/>
            <w:bookmarkStart w:id="118" w:name="_Toc52836559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0502CE">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7"/>
            <w:bookmarkEnd w:id="118"/>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6ABB1165" w:rsidR="00BC453B" w:rsidRDefault="00BC453B" w:rsidP="00BC453B">
            <w:pPr>
              <w:wordWrap/>
              <w:snapToGrid/>
              <w:spacing w:line="240" w:lineRule="auto"/>
              <w:ind w:firstLine="0"/>
              <w:jc w:val="center"/>
            </w:pPr>
            <w:bookmarkStart w:id="119" w:name="_Toc528170305"/>
            <w:bookmarkStart w:id="120" w:name="_Toc52836559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0502CE">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9"/>
            <w:bookmarkEnd w:id="120"/>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0B62DEC3" w:rsidR="00BC453B" w:rsidRDefault="00BC453B" w:rsidP="00BC453B">
            <w:pPr>
              <w:wordWrap/>
              <w:snapToGrid/>
              <w:spacing w:line="240" w:lineRule="auto"/>
              <w:ind w:firstLine="0"/>
              <w:jc w:val="center"/>
              <w:rPr>
                <w:rFonts w:cstheme="majorBidi"/>
                <w:b/>
                <w:bCs/>
                <w:sz w:val="36"/>
                <w:szCs w:val="36"/>
              </w:rPr>
            </w:pPr>
            <w:bookmarkStart w:id="121" w:name="_Toc528170306"/>
            <w:bookmarkStart w:id="122" w:name="_Toc5283655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39EF0E2F" w:rsidR="00EF201C" w:rsidRDefault="0012256D" w:rsidP="00025087">
            <w:pPr>
              <w:wordWrap/>
              <w:snapToGrid/>
              <w:spacing w:line="240" w:lineRule="auto"/>
              <w:ind w:firstLine="0"/>
              <w:jc w:val="center"/>
            </w:pPr>
            <w:bookmarkStart w:id="123" w:name="_Toc528170307"/>
            <w:bookmarkStart w:id="124" w:name="_Toc52836560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0502CE">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3"/>
            <w:bookmarkEnd w:id="12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595AF3C1" w:rsidR="0012256D" w:rsidRDefault="0012256D" w:rsidP="00025087">
            <w:pPr>
              <w:wordWrap/>
              <w:snapToGrid/>
              <w:spacing w:line="240" w:lineRule="auto"/>
              <w:ind w:firstLine="0"/>
              <w:jc w:val="center"/>
            </w:pPr>
            <w:bookmarkStart w:id="125" w:name="_Toc528170308"/>
            <w:bookmarkStart w:id="126" w:name="_Toc52836560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0502CE">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5"/>
            <w:bookmarkEnd w:id="126"/>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31C7468B" w:rsidR="0012256D" w:rsidRDefault="0012256D" w:rsidP="00025087">
            <w:pPr>
              <w:wordWrap/>
              <w:snapToGrid/>
              <w:spacing w:line="240" w:lineRule="auto"/>
              <w:ind w:firstLine="0"/>
              <w:jc w:val="center"/>
              <w:rPr>
                <w:rFonts w:cstheme="majorBidi"/>
                <w:b/>
                <w:bCs/>
                <w:sz w:val="36"/>
                <w:szCs w:val="36"/>
              </w:rPr>
            </w:pPr>
            <w:bookmarkStart w:id="127" w:name="_Toc528170309"/>
            <w:bookmarkStart w:id="128" w:name="_Toc5283656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7"/>
            <w:bookmarkEnd w:id="128"/>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9" w:name="_Toc528338407"/>
      <w:bookmarkStart w:id="130" w:name="_Toc528365558"/>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9"/>
      <w:bookmarkEnd w:id="130"/>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7E37C7"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D6B096D"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0502CE">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7E37C7"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6CB60AA5"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0502CE">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7E37C7"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23BA7C61"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010D5138"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74133993" w:rsidR="000048E0" w:rsidRDefault="000048E0" w:rsidP="000048E0">
            <w:pPr>
              <w:ind w:firstLine="0"/>
              <w:jc w:val="center"/>
              <w:rPr>
                <w:noProof/>
              </w:rPr>
            </w:pPr>
            <w:bookmarkStart w:id="131" w:name="_Toc5283656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1"/>
          </w:p>
        </w:tc>
        <w:tc>
          <w:tcPr>
            <w:tcW w:w="4258" w:type="dxa"/>
          </w:tcPr>
          <w:p w14:paraId="4316DFE1" w14:textId="09B6E4AD" w:rsidR="000048E0" w:rsidRDefault="000048E0" w:rsidP="000048E0">
            <w:pPr>
              <w:ind w:firstLine="0"/>
              <w:jc w:val="center"/>
              <w:rPr>
                <w:noProof/>
              </w:rPr>
            </w:pPr>
            <w:bookmarkStart w:id="132" w:name="_Toc5283656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2"/>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254A996E" w:rsidR="00272059" w:rsidRDefault="00BB480E" w:rsidP="008D3548">
      <w:pPr>
        <w:pStyle w:val="Caption"/>
      </w:pPr>
      <w:bookmarkStart w:id="133" w:name="_Toc52836560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35</w:t>
      </w:r>
      <w:r>
        <w:fldChar w:fldCharType="end"/>
      </w:r>
      <w:r>
        <w:rPr>
          <w:rFonts w:hint="eastAsia"/>
        </w:rPr>
        <w:t xml:space="preserve"> </w:t>
      </w:r>
      <w:r>
        <w:t xml:space="preserve">- </w:t>
      </w:r>
      <w:r w:rsidR="005E6327">
        <w:rPr>
          <w:rFonts w:hint="eastAsia"/>
        </w:rPr>
        <w:t>原始二通道訊號互相關</w:t>
      </w:r>
      <w:bookmarkEnd w:id="133"/>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328B6AEF" w:rsidR="008609BE" w:rsidRDefault="008609BE" w:rsidP="00553ECF">
            <w:pPr>
              <w:ind w:firstLine="0"/>
              <w:jc w:val="center"/>
            </w:pPr>
            <w:bookmarkStart w:id="134" w:name="_Toc5283656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4"/>
          </w:p>
        </w:tc>
        <w:tc>
          <w:tcPr>
            <w:tcW w:w="4258" w:type="dxa"/>
          </w:tcPr>
          <w:p w14:paraId="006F0EE5" w14:textId="2E929D0F" w:rsidR="008609BE" w:rsidRDefault="008609BE" w:rsidP="00553ECF">
            <w:pPr>
              <w:ind w:firstLine="0"/>
              <w:jc w:val="center"/>
            </w:pPr>
            <w:bookmarkStart w:id="135" w:name="_Toc5283656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5"/>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5632EAE1" w:rsidR="00206276" w:rsidRDefault="005C0FB5" w:rsidP="008D3548">
      <w:pPr>
        <w:pStyle w:val="Caption"/>
      </w:pPr>
      <w:bookmarkStart w:id="136" w:name="_Toc52836560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38</w:t>
      </w:r>
      <w:r>
        <w:fldChar w:fldCharType="end"/>
      </w:r>
      <w:r>
        <w:rPr>
          <w:rFonts w:hint="eastAsia"/>
        </w:rPr>
        <w:t xml:space="preserve"> </w:t>
      </w:r>
      <w:r>
        <w:t xml:space="preserve">– </w:t>
      </w:r>
      <w:r>
        <w:rPr>
          <w:rFonts w:hint="eastAsia"/>
        </w:rPr>
        <w:t>混合後二通道訊號互相關</w:t>
      </w:r>
      <w:bookmarkEnd w:id="136"/>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36010BD5" w:rsidR="003571BE" w:rsidRDefault="003571BE" w:rsidP="006D5C14">
            <w:pPr>
              <w:ind w:firstLine="0"/>
              <w:jc w:val="center"/>
            </w:pPr>
            <w:bookmarkStart w:id="137" w:name="_Toc5283656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7"/>
          </w:p>
        </w:tc>
        <w:tc>
          <w:tcPr>
            <w:tcW w:w="4258" w:type="dxa"/>
          </w:tcPr>
          <w:p w14:paraId="25CF6BC2" w14:textId="24591CE6" w:rsidR="003571BE" w:rsidRDefault="003571BE" w:rsidP="006D5C14">
            <w:pPr>
              <w:ind w:firstLine="0"/>
              <w:jc w:val="center"/>
            </w:pPr>
            <w:bookmarkStart w:id="138" w:name="_Toc5283656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8"/>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6F0932E7" w:rsidR="005B6899" w:rsidRDefault="005B6899" w:rsidP="008D3548">
      <w:pPr>
        <w:pStyle w:val="Caption"/>
      </w:pPr>
      <w:bookmarkStart w:id="139" w:name="_Toc52836561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41</w:t>
      </w:r>
      <w:r>
        <w:fldChar w:fldCharType="end"/>
      </w:r>
      <w:r>
        <w:rPr>
          <w:rFonts w:hint="eastAsia"/>
        </w:rPr>
        <w:t xml:space="preserve"> </w:t>
      </w:r>
      <w:r>
        <w:t xml:space="preserve">– </w:t>
      </w:r>
      <w:r>
        <w:rPr>
          <w:rFonts w:hint="eastAsia"/>
        </w:rPr>
        <w:t>反混合後二通道訊號互相關</w:t>
      </w:r>
      <w:bookmarkEnd w:id="139"/>
    </w:p>
    <w:p w14:paraId="6D3CBC6C" w14:textId="0B5F1537" w:rsidR="00EE7746" w:rsidRDefault="00A51DE2" w:rsidP="00A51DE2">
      <w:pPr>
        <w:pStyle w:val="Heading2"/>
      </w:pPr>
      <w:r>
        <w:rPr>
          <w:rFonts w:hint="eastAsia"/>
        </w:rPr>
        <w:lastRenderedPageBreak/>
        <w:t xml:space="preserve"> </w:t>
      </w:r>
      <w:bookmarkStart w:id="140" w:name="_Toc528338408"/>
      <w:bookmarkStart w:id="141" w:name="_Toc528365559"/>
      <w:r>
        <w:rPr>
          <w:rFonts w:hint="eastAsia"/>
        </w:rPr>
        <w:t>類神經網路</w:t>
      </w:r>
      <w:r w:rsidR="00694566">
        <w:rPr>
          <w:rFonts w:hint="eastAsia"/>
        </w:rPr>
        <w:t>架構</w:t>
      </w:r>
      <w:bookmarkEnd w:id="140"/>
      <w:bookmarkEnd w:id="141"/>
    </w:p>
    <w:p w14:paraId="48057591" w14:textId="6D4EE7D1" w:rsidR="00CA3831" w:rsidRDefault="00E517DB" w:rsidP="00CA3831">
      <w:r>
        <w:rPr>
          <w:rFonts w:hint="eastAsia"/>
        </w:rPr>
        <w:t>s</w:t>
      </w:r>
      <w:r w:rsidRPr="00E73EEA">
        <w:t>EMG</w:t>
      </w:r>
      <w:r w:rsidRPr="00E73EEA">
        <w:t>訊號和肌肉張力具有高度非線性關係</w:t>
      </w:r>
      <w:r w:rsidRPr="00E73EEA">
        <w:fldChar w:fldCharType="begin"/>
      </w:r>
      <w:r w:rsidR="00026693">
        <w:instrText xml:space="preserve"> ADDIN ZOTERO_ITEM CSL_CITATION {"citationID":"ayFYCSkc","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026693">
        <w:instrText xml:space="preserve"> ADDIN ZOTERO_ITEM CSL_CITATION {"citationID":"wNWHMm2E","properties":{"formattedCitation":"[10], [15], [25], [27], [29], [30], [30], [47]\\uc0\\u8211{}[51]","plainCitation":"[10], [15], [25], [27], [29], [30], [30], [47]–[51]","noteIndex":0},"citationItems":[{"id":"ooaSAkMX/IOZFQZxp","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jKV0PdAy","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ooaSAkMX/DLqmppx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026693">
        <w:rPr>
          <w:rFonts w:hint="eastAsia"/>
        </w:rPr>
        <w:instrText>":{"id":146,"type":"thesis","title":"</w:instrText>
      </w:r>
      <w:r w:rsidR="00026693">
        <w:rPr>
          <w:rFonts w:hint="eastAsia"/>
        </w:rPr>
        <w:instrText>基於肌電圖之機械臂定位控制</w:instrText>
      </w:r>
      <w:r w:rsidR="00026693">
        <w:rPr>
          <w:rFonts w:hint="eastAsia"/>
        </w:rPr>
        <w:instrText>","genre":"Thesis","source":"ir.nctu.edu.tw","abstract":"</w:instrText>
      </w:r>
      <w:r w:rsidR="00026693">
        <w:rPr>
          <w:rFonts w:hint="eastAsia"/>
        </w:rPr>
        <w:instrText>肌電圖（</w:instrText>
      </w:r>
      <w:r w:rsidR="00026693">
        <w:rPr>
          <w:rFonts w:hint="eastAsia"/>
        </w:rPr>
        <w:instrText>Electromyography</w:instrText>
      </w:r>
      <w:r w:rsidR="00026693">
        <w:rPr>
          <w:rFonts w:hint="eastAsia"/>
        </w:rPr>
        <w:instrText>，</w:instrText>
      </w:r>
      <w:r w:rsidR="00026693">
        <w:rPr>
          <w:rFonts w:hint="eastAsia"/>
        </w:rPr>
        <w:instrText>EMG)</w:instrText>
      </w:r>
      <w:r w:rsidR="0002669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026693">
        <w:rPr>
          <w:rFonts w:hint="eastAsia"/>
        </w:rPr>
        <w:instrText>MAV(mean absolute values)</w:instrText>
      </w:r>
      <w:r w:rsidR="00026693">
        <w:rPr>
          <w:rFonts w:hint="eastAsia"/>
        </w:rPr>
        <w:instrText>的特徵值做為分析前臂運動的訊號。在本篇論文中，我們發展出了基於肌電圖定位肌械臂的系統，同時也利用</w:instrText>
      </w:r>
      <w:r w:rsidR="00026693">
        <w:rPr>
          <w:rFonts w:hint="eastAsia"/>
        </w:rPr>
        <w:instrText>Labview</w:instrText>
      </w:r>
      <w:r w:rsidR="00026693">
        <w:rPr>
          <w:rFonts w:hint="eastAsia"/>
        </w:rPr>
        <w:instrText>設計了一套人機介面來整合訊號擷取以及機械臂的控制。</w:instrText>
      </w:r>
      <w:r w:rsidR="00026693">
        <w:rPr>
          <w:rFonts w:hint="eastAsia"/>
        </w:rPr>
        <w:instrText>","URL":"https://ir.nctu.edu.tw:443/handle/11536/80738","language":"zh_TW","author":[{"family":"</w:instrText>
      </w:r>
      <w:r w:rsidR="00026693">
        <w:rPr>
          <w:rFonts w:hint="eastAsia"/>
        </w:rPr>
        <w:instrText>梁怡康</w:instrText>
      </w:r>
      <w:r w:rsidR="00026693">
        <w:rPr>
          <w:rFonts w:hint="eastAsia"/>
        </w:rPr>
        <w:instrText>","given":""},{"family":"Liang","given":"Ti-Kang"},{"family":"</w:instrText>
      </w:r>
      <w:r w:rsidR="00026693">
        <w:rPr>
          <w:rFonts w:hint="eastAsia"/>
        </w:rPr>
        <w:instrText>楊谷洋</w:instrText>
      </w:r>
      <w:r w:rsidR="00026693">
        <w:rPr>
          <w:rFonts w:hint="eastAsia"/>
        </w:rPr>
        <w:instrText>","given":""},{"family":"Young","given":"Kuu-Young"}],"issued":{"date-parts":[["2006"]]},"accessed":{"date-parts":[["2018",10,25]]}}}],"schema":"https://github.com/citation-style-language/schema/raw/master/csl-citati</w:instrText>
      </w:r>
      <w:r w:rsidR="00026693">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2" w:name="_Toc528338409"/>
      <w:bookmarkStart w:id="143" w:name="_Toc528365560"/>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2"/>
      <w:bookmarkEnd w:id="143"/>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56BCD63E" w:rsidR="005B333C" w:rsidRDefault="00776B26" w:rsidP="008D3548">
      <w:pPr>
        <w:pStyle w:val="Caption"/>
      </w:pPr>
      <w:bookmarkStart w:id="144" w:name="_Toc52836561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4"/>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77777777"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026693">
        <w:instrText xml:space="preserve"> ADDIN ZOTERO_ITEM CSL_CITATION {"citationID":"fJJw9yYu","properties":{"formattedCitation":"[10], [15], [27], [29], [30], [47], [51]","plainCitation":"[10], [15], [27], [29], [30], [47], [51]","noteIndex":0},"citationItems":[{"id":"ooaSAkMX/IOZFQZxp","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3R3vj4VU","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jKV0PdAy","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026693">
        <w:rPr>
          <w:rFonts w:hint="eastAsia"/>
        </w:rPr>
        <w:instrText>"date-parts":[["1993",1]]}}},{"id":146,"uris":["http://zotero.org/users/local/Jg4Thzek/items/3Q864TM8"],"uri":["http://zotero.org/users/local/Jg4Thzek/items/3Q864TM8"],"itemData":{"id":146,"type":"thesis","title":"</w:instrText>
      </w:r>
      <w:r w:rsidR="00026693">
        <w:rPr>
          <w:rFonts w:hint="eastAsia"/>
        </w:rPr>
        <w:instrText>基於肌電圖之機械臂定位控制</w:instrText>
      </w:r>
      <w:r w:rsidR="00026693">
        <w:rPr>
          <w:rFonts w:hint="eastAsia"/>
        </w:rPr>
        <w:instrText>","genre":"Thesis","source":"ir.nctu.edu.tw","abstract":"</w:instrText>
      </w:r>
      <w:r w:rsidR="00026693">
        <w:rPr>
          <w:rFonts w:hint="eastAsia"/>
        </w:rPr>
        <w:instrText>肌電圖（</w:instrText>
      </w:r>
      <w:r w:rsidR="00026693">
        <w:rPr>
          <w:rFonts w:hint="eastAsia"/>
        </w:rPr>
        <w:instrText>Electromyography</w:instrText>
      </w:r>
      <w:r w:rsidR="00026693">
        <w:rPr>
          <w:rFonts w:hint="eastAsia"/>
        </w:rPr>
        <w:instrText>，</w:instrText>
      </w:r>
      <w:r w:rsidR="00026693">
        <w:rPr>
          <w:rFonts w:hint="eastAsia"/>
        </w:rPr>
        <w:instrText>EMG)</w:instrText>
      </w:r>
      <w:r w:rsidR="0002669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026693">
        <w:rPr>
          <w:rFonts w:hint="eastAsia"/>
        </w:rPr>
        <w:instrText>MAV(mean absolute values)</w:instrText>
      </w:r>
      <w:r w:rsidR="00026693">
        <w:rPr>
          <w:rFonts w:hint="eastAsia"/>
        </w:rPr>
        <w:instrText>的特徵值做為分析前臂運動的訊號。在本篇論文中，我們發展出了基於肌電圖定位肌械臂的系統，同時也利用</w:instrText>
      </w:r>
      <w:r w:rsidR="00026693">
        <w:rPr>
          <w:rFonts w:hint="eastAsia"/>
        </w:rPr>
        <w:instrText>Labview</w:instrText>
      </w:r>
      <w:r w:rsidR="00026693">
        <w:rPr>
          <w:rFonts w:hint="eastAsia"/>
        </w:rPr>
        <w:instrText>設計了一套人機介面來整合訊號擷取以及機械臂的控制。</w:instrText>
      </w:r>
      <w:r w:rsidR="00026693">
        <w:rPr>
          <w:rFonts w:hint="eastAsia"/>
        </w:rPr>
        <w:instrText>","URL":"https://ir.nctu.edu.tw:443/handle/11536/80738","language":"zh_TW","author":[{"family":"</w:instrText>
      </w:r>
      <w:r w:rsidR="00026693">
        <w:rPr>
          <w:rFonts w:hint="eastAsia"/>
        </w:rPr>
        <w:instrText>梁怡康</w:instrText>
      </w:r>
      <w:r w:rsidR="00026693">
        <w:rPr>
          <w:rFonts w:hint="eastAsia"/>
        </w:rPr>
        <w:instrText>","given":""},{"family":"Liang","given":"Ti-Kang"},{"family":"</w:instrText>
      </w:r>
      <w:r w:rsidR="00026693">
        <w:rPr>
          <w:rFonts w:hint="eastAsia"/>
        </w:rPr>
        <w:instrText>楊谷洋</w:instrText>
      </w:r>
      <w:r w:rsidR="00026693">
        <w:rPr>
          <w:rFonts w:hint="eastAsia"/>
        </w:rPr>
        <w:instrText>","given":""},{"family":"Young","given"</w:instrText>
      </w:r>
      <w:r w:rsidR="00026693">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2D016085"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4961F5">
        <w:instrText xml:space="preserve"> ADDIN ZOTERO_ITEM CSL_CITATION {"citationID":"t0eLv0nq","properties":{"formattedCitation":"[34]","plainCitation":"[34]","noteIndex":0},"citationItems":[{"id":"ooaSAkMX/J1HMQyq1","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5" w:name="_Toc528338410"/>
      <w:bookmarkStart w:id="146" w:name="_Toc528365561"/>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5"/>
      <w:bookmarkEnd w:id="146"/>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0EBD7F67" w:rsidR="00CB4C0F" w:rsidRDefault="00061307" w:rsidP="008D3548">
      <w:pPr>
        <w:pStyle w:val="Caption"/>
      </w:pPr>
      <w:bookmarkStart w:id="147" w:name="_Toc52836561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7"/>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7E79D173" w:rsidR="00C70675" w:rsidRDefault="007C2BE5" w:rsidP="00427392">
      <w:pPr>
        <w:ind w:left="480" w:firstLine="0"/>
      </w:pPr>
      <w:r>
        <w:rPr>
          <w:rFonts w:hint="eastAsia"/>
        </w:rPr>
        <w:t>本論文中，我們</w:t>
      </w:r>
      <w:r w:rsidR="00B96D8E">
        <w:rPr>
          <w:rFonts w:hint="eastAsia"/>
        </w:rPr>
        <w:t>利用兩組</w:t>
      </w:r>
      <w:r w:rsidR="00B96D8E">
        <w:rPr>
          <w:rFonts w:hint="eastAsia"/>
        </w:rPr>
        <w:t>LSTM</w:t>
      </w:r>
      <w:r w:rsidR="00B96D8E">
        <w:rPr>
          <w:rFonts w:hint="eastAsia"/>
        </w:rPr>
        <w:t>網路</w:t>
      </w:r>
      <w:r w:rsidR="00C2085C">
        <w:rPr>
          <w:rFonts w:hint="eastAsia"/>
        </w:rPr>
        <w:t>，</w:t>
      </w:r>
      <w:r w:rsidR="00FB2CF1">
        <w:rPr>
          <w:rFonts w:hint="eastAsia"/>
        </w:rPr>
        <w:t>分別</w:t>
      </w:r>
      <w:r w:rsidR="00DD5C44">
        <w:rPr>
          <w:rFonts w:hint="eastAsia"/>
        </w:rPr>
        <w:t>估測</w:t>
      </w:r>
      <w:r w:rsidR="00E71B13">
        <w:rPr>
          <w:rFonts w:hint="eastAsia"/>
        </w:rPr>
        <w:t>測手腕</w:t>
      </w:r>
      <w:r w:rsidR="00DD5C44" w:rsidRPr="00DD5C44">
        <w:rPr>
          <w:rFonts w:hint="eastAsia"/>
          <w:i/>
        </w:rPr>
        <w:t>彎曲和伸展</w:t>
      </w:r>
      <w:r w:rsidR="00DD5C44">
        <w:rPr>
          <w:rFonts w:hint="eastAsia"/>
        </w:rPr>
        <w:t>以及</w:t>
      </w:r>
      <w:r w:rsidR="00DD5C44" w:rsidRPr="00DD5C44">
        <w:rPr>
          <w:rFonts w:hint="eastAsia"/>
          <w:i/>
        </w:rPr>
        <w:t>往外反掌和往內反掌</w:t>
      </w:r>
      <w:r w:rsidR="001A7288">
        <w:rPr>
          <w:rFonts w:hint="eastAsia"/>
        </w:rPr>
        <w:t>的</w:t>
      </w:r>
      <w:r w:rsidR="009030F7">
        <w:rPr>
          <w:rFonts w:hint="eastAsia"/>
        </w:rPr>
        <w:t>角度</w:t>
      </w:r>
      <w:r w:rsidR="00CE50B6">
        <w:rPr>
          <w:rFonts w:hint="eastAsia"/>
        </w:rPr>
        <w:t>，</w:t>
      </w:r>
      <w:r w:rsidR="00B4425D">
        <w:rPr>
          <w:rFonts w:hint="eastAsia"/>
        </w:rPr>
        <w:t>這兩組</w:t>
      </w:r>
      <w:r w:rsidR="00B4425D">
        <w:rPr>
          <w:rFonts w:hint="eastAsia"/>
        </w:rPr>
        <w:t>LSTM</w:t>
      </w:r>
      <w:r w:rsidR="00B4425D">
        <w:rPr>
          <w:rFonts w:hint="eastAsia"/>
        </w:rPr>
        <w:t>網路</w:t>
      </w:r>
      <w:r w:rsidR="00A648CC">
        <w:rPr>
          <w:rFonts w:hint="eastAsia"/>
        </w:rPr>
        <w:t>各包含</w:t>
      </w:r>
      <w:r w:rsidR="00A648CC">
        <w:rPr>
          <w:rFonts w:hint="eastAsia"/>
        </w:rPr>
        <w:t>8</w:t>
      </w:r>
      <w:r w:rsidR="00A648CC">
        <w:rPr>
          <w:rFonts w:hint="eastAsia"/>
        </w:rPr>
        <w:t>個</w:t>
      </w:r>
      <w:r w:rsidR="00A648CC">
        <w:rPr>
          <w:rFonts w:hint="eastAsia"/>
        </w:rPr>
        <w:t>LSTM</w:t>
      </w:r>
      <w:r w:rsidR="00A648CC">
        <w:rPr>
          <w:rFonts w:hint="eastAsia"/>
        </w:rPr>
        <w:t>單元</w:t>
      </w:r>
      <w:r w:rsidR="0098399C">
        <w:rPr>
          <w:rFonts w:hint="eastAsia"/>
        </w:rPr>
        <w:t>。</w:t>
      </w:r>
      <w:r w:rsidR="00A648CC">
        <w:rPr>
          <w:rFonts w:hint="eastAsia"/>
        </w:rPr>
        <w:t>輸入</w:t>
      </w:r>
      <w:r w:rsidR="00EC5031">
        <w:rPr>
          <w:rFonts w:hint="eastAsia"/>
        </w:rPr>
        <w:t>以</w:t>
      </w:r>
      <w:r w:rsidR="001C18E3" w:rsidRPr="001C18E3">
        <w:rPr>
          <w:rFonts w:hint="eastAsia"/>
        </w:rPr>
        <w:t>双曲正切函数</w:t>
      </w:r>
      <w:r w:rsidR="008E0B99">
        <w:rPr>
          <w:rFonts w:hint="eastAsia"/>
        </w:rPr>
        <w:t>（</w:t>
      </w:r>
      <w:r w:rsidR="008E0B99">
        <w:t>H</w:t>
      </w:r>
      <w:r w:rsidR="008E0B99" w:rsidRPr="008E0B99">
        <w:t>yperbolic tangent</w:t>
      </w:r>
      <w:r w:rsidR="008E0B99">
        <w:rPr>
          <w:rFonts w:hint="eastAsia"/>
        </w:rPr>
        <w:t>）</w:t>
      </w:r>
      <w:r w:rsidR="00CB1693">
        <w:rPr>
          <w:rFonts w:hint="eastAsia"/>
        </w:rPr>
        <w:t>作為</w:t>
      </w:r>
      <w:r w:rsidR="00A648CC" w:rsidRPr="00A648CC">
        <w:rPr>
          <w:rFonts w:hint="eastAsia"/>
        </w:rPr>
        <w:t>激活函數</w:t>
      </w:r>
      <w:r w:rsidR="00CB1693">
        <w:rPr>
          <w:rFonts w:hint="eastAsia"/>
        </w:rPr>
        <w:t>（</w:t>
      </w:r>
      <w:r w:rsidR="00CB1693">
        <w:rPr>
          <w:rFonts w:hint="eastAsia"/>
        </w:rPr>
        <w:t xml:space="preserve">Activation </w:t>
      </w:r>
      <w:r w:rsidR="00CB1693">
        <w:t>function</w:t>
      </w:r>
      <w:r w:rsidR="00CB1693">
        <w:rPr>
          <w:rFonts w:hint="eastAsia"/>
        </w:rPr>
        <w:t>）</w:t>
      </w:r>
      <w:r w:rsidR="007D53EE">
        <w:rPr>
          <w:rFonts w:hint="eastAsia"/>
        </w:rPr>
        <w:t>；</w:t>
      </w:r>
      <w:r w:rsidR="00345500">
        <w:rPr>
          <w:rFonts w:hint="eastAsia"/>
        </w:rPr>
        <w:t>各閘以</w:t>
      </w:r>
      <w:r w:rsidR="00345500" w:rsidRPr="00345500">
        <w:t>Sigmoid function</w:t>
      </w:r>
      <w:r w:rsidR="00345500">
        <w:rPr>
          <w:rFonts w:hint="eastAsia"/>
        </w:rPr>
        <w:t>作為</w:t>
      </w:r>
      <w:r w:rsidR="00345500" w:rsidRPr="00A648CC">
        <w:rPr>
          <w:rFonts w:hint="eastAsia"/>
        </w:rPr>
        <w:t>激活函數</w:t>
      </w:r>
      <w:r w:rsidR="00FD404F">
        <w:rPr>
          <w:rFonts w:hint="eastAsia"/>
        </w:rPr>
        <w:t>；</w:t>
      </w:r>
      <w:r w:rsidR="006253DE">
        <w:rPr>
          <w:rFonts w:hint="eastAsia"/>
        </w:rPr>
        <w:t>輸出單元以</w:t>
      </w:r>
      <w:r w:rsidR="006253DE">
        <w:t xml:space="preserve">Identity </w:t>
      </w:r>
      <w:r w:rsidR="006253DE">
        <w:rPr>
          <w:rFonts w:hint="eastAsia"/>
        </w:rPr>
        <w:t>a</w:t>
      </w:r>
      <w:r w:rsidR="006253DE">
        <w:t>ctivation function</w:t>
      </w:r>
      <w:r w:rsidR="00744616">
        <w:rPr>
          <w:rFonts w:hint="eastAsia"/>
        </w:rPr>
        <w:t>作為</w:t>
      </w:r>
      <w:r w:rsidR="00744616" w:rsidRPr="00A648CC">
        <w:rPr>
          <w:rFonts w:hint="eastAsia"/>
        </w:rPr>
        <w:t>激活函數</w:t>
      </w:r>
      <w:r w:rsidR="00744616">
        <w:rPr>
          <w:rFonts w:hint="eastAsia"/>
        </w:rPr>
        <w:t>。</w:t>
      </w:r>
      <w:r w:rsidR="00C70675">
        <w:br w:type="page"/>
      </w:r>
    </w:p>
    <w:p w14:paraId="6AED45FE" w14:textId="0DFBE044" w:rsidR="00A572F2" w:rsidRDefault="00C70675" w:rsidP="00C70675">
      <w:pPr>
        <w:pStyle w:val="Heading1"/>
      </w:pPr>
      <w:r>
        <w:rPr>
          <w:rFonts w:hint="eastAsia"/>
        </w:rPr>
        <w:lastRenderedPageBreak/>
        <w:t xml:space="preserve"> </w:t>
      </w:r>
      <w:bookmarkStart w:id="148" w:name="_Toc528338411"/>
      <w:bookmarkStart w:id="149" w:name="_Toc528365562"/>
      <w:bookmarkEnd w:id="148"/>
      <w:r w:rsidR="002B702C">
        <w:rPr>
          <w:rFonts w:hint="eastAsia"/>
        </w:rPr>
        <w:t>sEMG</w:t>
      </w:r>
      <w:r w:rsidR="00A572F2">
        <w:rPr>
          <w:rFonts w:hint="eastAsia"/>
        </w:rPr>
        <w:t>訊號處理流程</w:t>
      </w:r>
      <w:r w:rsidR="00D46C54">
        <w:rPr>
          <w:rFonts w:hint="eastAsia"/>
        </w:rPr>
        <w:t>與分析</w:t>
      </w:r>
      <w:bookmarkEnd w:id="149"/>
    </w:p>
    <w:p w14:paraId="31907930" w14:textId="46A15498" w:rsidR="00996443" w:rsidRDefault="00996443" w:rsidP="00996443">
      <w:pPr>
        <w:pStyle w:val="Heading2"/>
      </w:pPr>
      <w:r>
        <w:rPr>
          <w:rFonts w:hint="eastAsia"/>
        </w:rPr>
        <w:t xml:space="preserve"> </w:t>
      </w:r>
      <w:bookmarkStart w:id="150" w:name="_Toc528365563"/>
      <w:r>
        <w:rPr>
          <w:rFonts w:hint="eastAsia"/>
        </w:rPr>
        <w:t>nICA</w:t>
      </w:r>
      <w:r>
        <w:rPr>
          <w:rFonts w:hint="eastAsia"/>
        </w:rPr>
        <w:t>與</w:t>
      </w:r>
      <w:r w:rsidR="006857C2">
        <w:rPr>
          <w:rFonts w:hint="eastAsia"/>
        </w:rPr>
        <w:t>TDSEP</w:t>
      </w:r>
      <w:bookmarkEnd w:id="150"/>
      <w:r w:rsidR="00BE096D">
        <w:rPr>
          <w:rFonts w:hint="eastAsia"/>
        </w:rPr>
        <w:t>套用於</w:t>
      </w:r>
      <w:r w:rsidR="00BE096D">
        <w:rPr>
          <w:rFonts w:hint="eastAsia"/>
        </w:rPr>
        <w:t>sEMG</w:t>
      </w:r>
      <w:r w:rsidR="00BE096D">
        <w:rPr>
          <w:rFonts w:hint="eastAsia"/>
        </w:rPr>
        <w:t>訊號</w:t>
      </w:r>
    </w:p>
    <w:p w14:paraId="2577B614" w14:textId="5F647F91" w:rsidR="000D1334" w:rsidRDefault="0001046B" w:rsidP="00405EFE">
      <w:r>
        <w:rPr>
          <w:rFonts w:hint="eastAsia"/>
        </w:rPr>
        <w:t>在第二章我們介紹了</w:t>
      </w:r>
      <w:r w:rsidR="007F73B0">
        <w:rPr>
          <w:rFonts w:hint="eastAsia"/>
        </w:rPr>
        <w:t>nICA</w:t>
      </w:r>
      <w:r w:rsidR="00AA6EB1">
        <w:fldChar w:fldCharType="begin"/>
      </w:r>
      <w:r w:rsidR="00AA6EB1">
        <w:instrText xml:space="preserve"> ADDIN ZOTERO_ITEM CSL_CITATION {"citationID":"jAg3GPpZ","properties":{"formattedCitation":"[42]","plainCitation":"[42]","noteIndex":0},"citationItems":[{"id":"ooaSAkMX/BwaEP63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0D1334">
        <w:rPr>
          <w:rFonts w:hint="eastAsia"/>
        </w:rPr>
        <w:t>以下我們比較兩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2B65DB91" w14:textId="5B6402BD" w:rsidR="00251966" w:rsidRDefault="003A0F66" w:rsidP="00405EFE">
      <w:pPr>
        <w:pStyle w:val="Heading3"/>
      </w:pPr>
      <w:r>
        <w:rPr>
          <w:rFonts w:hint="eastAsia"/>
        </w:rPr>
        <w:t xml:space="preserve"> </w:t>
      </w:r>
      <w:bookmarkStart w:id="151" w:name="_Toc528365564"/>
      <w:r>
        <w:rPr>
          <w:rFonts w:hint="eastAsia"/>
        </w:rPr>
        <w:t>將</w:t>
      </w:r>
      <w:r>
        <w:rPr>
          <w:rFonts w:hint="eastAsia"/>
        </w:rPr>
        <w:t>nICA</w:t>
      </w:r>
      <w:r w:rsidR="005978BB">
        <w:rPr>
          <w:rFonts w:hint="eastAsia"/>
        </w:rPr>
        <w:t>套</w:t>
      </w:r>
      <w:r>
        <w:rPr>
          <w:rFonts w:hint="eastAsia"/>
        </w:rPr>
        <w:t>用於</w:t>
      </w:r>
      <w:r>
        <w:rPr>
          <w:rFonts w:hint="eastAsia"/>
        </w:rPr>
        <w:t>sEMG</w:t>
      </w:r>
      <w:r w:rsidR="005978BB">
        <w:rPr>
          <w:rFonts w:hint="eastAsia"/>
        </w:rPr>
        <w:t>訊號</w:t>
      </w:r>
      <w:bookmarkEnd w:id="151"/>
    </w:p>
    <w:p w14:paraId="533F196D" w14:textId="787DC5D1" w:rsidR="00887FC2" w:rsidRDefault="00A73B0A" w:rsidP="00366A49">
      <w:r>
        <w:rPr>
          <w:rFonts w:hint="eastAsia"/>
        </w:rPr>
        <w:t>範例</w:t>
      </w:r>
      <w:r w:rsidR="00251966">
        <w:rPr>
          <w:rFonts w:hint="eastAsia"/>
        </w:rPr>
        <w:t>中</w:t>
      </w:r>
      <w:r w:rsidR="00B23982">
        <w:rPr>
          <w:rFonts w:hint="eastAsia"/>
        </w:rPr>
        <w:t>為</w:t>
      </w:r>
      <w:r w:rsidR="00C420C6">
        <w:rPr>
          <w:rFonts w:hint="eastAsia"/>
        </w:rPr>
        <w:t>四通道的</w:t>
      </w:r>
      <w:r w:rsidR="00B23982">
        <w:rPr>
          <w:rFonts w:hint="eastAsia"/>
        </w:rPr>
        <w:t>sEMG</w:t>
      </w:r>
      <w:r w:rsidR="00251966">
        <w:rPr>
          <w:rFonts w:hint="eastAsia"/>
        </w:rPr>
        <w:t>，</w:t>
      </w:r>
      <w:r w:rsidR="007C4501">
        <w:rPr>
          <w:rFonts w:hint="eastAsia"/>
        </w:rPr>
        <w:t>此片段</w:t>
      </w:r>
      <w:r w:rsidR="008656DD">
        <w:rPr>
          <w:rFonts w:hint="eastAsia"/>
        </w:rPr>
        <w:t>中</w:t>
      </w:r>
      <w:r w:rsidR="004945B6">
        <w:rPr>
          <w:rFonts w:hint="eastAsia"/>
        </w:rPr>
        <w:t>共有</w:t>
      </w:r>
      <w:r w:rsidR="00251966">
        <w:rPr>
          <w:rFonts w:hint="eastAsia"/>
        </w:rPr>
        <w:t>四個動作</w:t>
      </w:r>
      <w:r w:rsidR="004945B6">
        <w:rPr>
          <w:rFonts w:hint="eastAsia"/>
        </w:rPr>
        <w:t>，</w:t>
      </w:r>
      <w:r w:rsidR="005171ED">
        <w:rPr>
          <w:rFonts w:hint="eastAsia"/>
        </w:rPr>
        <w:t>分別為</w:t>
      </w:r>
      <w:r w:rsidR="00797487">
        <w:rPr>
          <w:rFonts w:hint="eastAsia"/>
        </w:rPr>
        <w:t>手腕</w:t>
      </w:r>
      <w:r w:rsidR="00797487" w:rsidRPr="00DD5C44">
        <w:rPr>
          <w:rFonts w:hint="eastAsia"/>
          <w:i/>
        </w:rPr>
        <w:t>彎曲和伸展</w:t>
      </w:r>
      <w:r w:rsidR="00797487">
        <w:rPr>
          <w:rFonts w:hint="eastAsia"/>
        </w:rPr>
        <w:t>以及</w:t>
      </w:r>
      <w:r w:rsidR="00797487" w:rsidRPr="00DD5C44">
        <w:rPr>
          <w:rFonts w:hint="eastAsia"/>
          <w:i/>
        </w:rPr>
        <w:t>往外反掌和往內反掌</w:t>
      </w:r>
      <w:r w:rsidR="00797487" w:rsidRPr="00797487">
        <w:rPr>
          <w:rFonts w:hint="eastAsia"/>
        </w:rPr>
        <w:t>。</w:t>
      </w:r>
      <w:r w:rsidR="00491D27">
        <w:rPr>
          <w:rFonts w:hint="eastAsia"/>
        </w:rPr>
        <w:t>這四個動作所使用的肌肉群並沒有重複，因此理想的</w:t>
      </w:r>
      <w:r w:rsidR="00491D27">
        <w:rPr>
          <w:rFonts w:hint="eastAsia"/>
        </w:rPr>
        <w:t>EMG</w:t>
      </w:r>
      <w:r w:rsidR="00491D27">
        <w:rPr>
          <w:rFonts w:hint="eastAsia"/>
        </w:rPr>
        <w:t>訊號應為同一時間僅有一通道的訊號。</w:t>
      </w:r>
    </w:p>
    <w:p w14:paraId="0C1AD917" w14:textId="77777777" w:rsidR="0039424B" w:rsidRDefault="0039424B" w:rsidP="00366A49"/>
    <w:p w14:paraId="52F179CE" w14:textId="187B74DE" w:rsidR="008D3548" w:rsidRDefault="000D1334" w:rsidP="00887FC2">
      <w:pPr>
        <w:ind w:firstLine="0"/>
        <w:jc w:val="center"/>
      </w:pPr>
      <w:r>
        <w:rPr>
          <w:noProof/>
        </w:rPr>
        <w:drawing>
          <wp:inline distT="0" distB="0" distL="0" distR="0" wp14:anchorId="2D0BCE79" wp14:editId="6CDEBE16">
            <wp:extent cx="5528335" cy="3022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3372" cy="3047224"/>
                    </a:xfrm>
                    <a:prstGeom prst="rect">
                      <a:avLst/>
                    </a:prstGeom>
                  </pic:spPr>
                </pic:pic>
              </a:graphicData>
            </a:graphic>
          </wp:inline>
        </w:drawing>
      </w:r>
    </w:p>
    <w:p w14:paraId="5F398FA0" w14:textId="58AB2DB3" w:rsidR="00CB57A8" w:rsidRDefault="008D3548" w:rsidP="008D3548">
      <w:pPr>
        <w:pStyle w:val="Caption"/>
      </w:pPr>
      <w:bookmarkStart w:id="152" w:name="_Toc52836561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44</w:t>
      </w:r>
      <w:r>
        <w:fldChar w:fldCharType="end"/>
      </w:r>
      <w:r>
        <w:rPr>
          <w:rFonts w:hint="eastAsia"/>
        </w:rPr>
        <w:t xml:space="preserve"> </w:t>
      </w:r>
      <w:r w:rsidR="00D33817">
        <w:t>–</w:t>
      </w:r>
      <w:r>
        <w:rPr>
          <w:rFonts w:hint="eastAsia"/>
        </w:rPr>
        <w:t xml:space="preserve"> </w:t>
      </w:r>
      <w:r w:rsidR="00D33817">
        <w:rPr>
          <w:rFonts w:hint="eastAsia"/>
        </w:rPr>
        <w:t>原始sEMG訊號</w:t>
      </w:r>
      <w:bookmarkEnd w:id="152"/>
    </w:p>
    <w:p w14:paraId="6CFE90A1" w14:textId="77777777" w:rsidR="00BA63DF" w:rsidRDefault="00BA63DF" w:rsidP="00887FC2">
      <w:pPr>
        <w:ind w:firstLine="0"/>
        <w:jc w:val="center"/>
        <w:rPr>
          <w:noProof/>
        </w:rPr>
      </w:pPr>
    </w:p>
    <w:p w14:paraId="390DBA22" w14:textId="77777777" w:rsidR="00BA63DF" w:rsidRDefault="00BA63DF" w:rsidP="00887FC2">
      <w:pPr>
        <w:ind w:firstLine="0"/>
        <w:jc w:val="center"/>
      </w:pPr>
    </w:p>
    <w:p w14:paraId="570DEA09" w14:textId="77777777" w:rsidR="00BA63DF" w:rsidRDefault="00BA63DF" w:rsidP="00887FC2">
      <w:pPr>
        <w:ind w:firstLine="0"/>
        <w:jc w:val="center"/>
      </w:pPr>
    </w:p>
    <w:p w14:paraId="358F027D" w14:textId="77777777" w:rsidR="00BA63DF" w:rsidRDefault="00BA63DF" w:rsidP="00887FC2">
      <w:pPr>
        <w:ind w:firstLine="0"/>
        <w:jc w:val="center"/>
      </w:pPr>
    </w:p>
    <w:p w14:paraId="44EB1C3C" w14:textId="77777777" w:rsidR="00BA63DF" w:rsidRDefault="00BA63DF" w:rsidP="00887FC2">
      <w:pPr>
        <w:ind w:firstLine="0"/>
        <w:jc w:val="center"/>
      </w:pPr>
    </w:p>
    <w:p w14:paraId="1D76E01F" w14:textId="6A776BDB" w:rsidR="00BA63DF" w:rsidRDefault="00BA63DF" w:rsidP="00BA63DF">
      <w:pPr>
        <w:ind w:firstLine="0"/>
      </w:pPr>
      <w:r>
        <w:rPr>
          <w:rFonts w:hint="eastAsia"/>
        </w:rPr>
        <w:lastRenderedPageBreak/>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00321E5">
            <wp:extent cx="5393787" cy="2889250"/>
            <wp:effectExtent l="0" t="0" r="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12943" cy="2899511"/>
                    </a:xfrm>
                    <a:prstGeom prst="rect">
                      <a:avLst/>
                    </a:prstGeom>
                  </pic:spPr>
                </pic:pic>
              </a:graphicData>
            </a:graphic>
          </wp:inline>
        </w:drawing>
      </w:r>
    </w:p>
    <w:p w14:paraId="2A83B51A" w14:textId="5C278C33" w:rsidR="00A84974" w:rsidRDefault="00A84974" w:rsidP="00A84974">
      <w:pPr>
        <w:pStyle w:val="Caption"/>
      </w:pPr>
      <w:bookmarkStart w:id="153" w:name="_Toc52836561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45</w:t>
      </w:r>
      <w:r>
        <w:fldChar w:fldCharType="end"/>
      </w:r>
      <w:r>
        <w:rPr>
          <w:rFonts w:hint="eastAsia"/>
        </w:rPr>
        <w:t xml:space="preserve"> </w:t>
      </w:r>
      <w:r>
        <w:t>–</w:t>
      </w:r>
      <w:r>
        <w:rPr>
          <w:rFonts w:hint="eastAsia"/>
        </w:rPr>
        <w:t xml:space="preserve"> 經RMS處理後的sEMG訊號</w:t>
      </w:r>
      <w:bookmarkEnd w:id="153"/>
    </w:p>
    <w:p w14:paraId="174A7113" w14:textId="05280DAC"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54858" cy="2805982"/>
                    </a:xfrm>
                    <a:prstGeom prst="rect">
                      <a:avLst/>
                    </a:prstGeom>
                  </pic:spPr>
                </pic:pic>
              </a:graphicData>
            </a:graphic>
          </wp:inline>
        </w:drawing>
      </w:r>
    </w:p>
    <w:p w14:paraId="17873188" w14:textId="00FD3643" w:rsidR="00155168" w:rsidRDefault="00155168" w:rsidP="00F95ACE">
      <w:pPr>
        <w:pStyle w:val="Caption"/>
      </w:pPr>
      <w:bookmarkStart w:id="154" w:name="_Toc52836561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46</w:t>
      </w:r>
      <w:r>
        <w:fldChar w:fldCharType="end"/>
      </w:r>
      <w:r>
        <w:rPr>
          <w:rFonts w:hint="eastAsia"/>
        </w:rPr>
        <w:t xml:space="preserve"> -</w:t>
      </w:r>
      <w:r>
        <w:t xml:space="preserve"> </w:t>
      </w:r>
      <w:r w:rsidR="00CA1D30">
        <w:rPr>
          <w:rFonts w:hint="eastAsia"/>
        </w:rPr>
        <w:t>經</w:t>
      </w:r>
      <w:r w:rsidR="00FB08D5">
        <w:rPr>
          <w:rFonts w:hint="eastAsia"/>
        </w:rPr>
        <w:t>nICA反混合</w:t>
      </w:r>
      <w:r w:rsidR="00A9562D">
        <w:rPr>
          <w:rFonts w:hint="eastAsia"/>
        </w:rPr>
        <w:t>後的</w:t>
      </w:r>
      <w:r w:rsidR="00CA1D30">
        <w:rPr>
          <w:rFonts w:hint="eastAsia"/>
        </w:rPr>
        <w:t>sEMG</w:t>
      </w:r>
      <w:r w:rsidR="00A9562D">
        <w:t>-RMS</w:t>
      </w:r>
      <w:r w:rsidR="00CA1D30">
        <w:rPr>
          <w:rFonts w:hint="eastAsia"/>
        </w:rPr>
        <w:t>訊號</w:t>
      </w:r>
      <w:bookmarkEnd w:id="154"/>
    </w:p>
    <w:p w14:paraId="58B35B25" w14:textId="77777777" w:rsidR="00CB5885" w:rsidRDefault="00CB5885">
      <w:pPr>
        <w:wordWrap/>
        <w:snapToGrid/>
        <w:spacing w:line="240" w:lineRule="auto"/>
        <w:ind w:firstLine="0"/>
      </w:pPr>
      <w:r>
        <w:br w:type="page"/>
      </w:r>
    </w:p>
    <w:p w14:paraId="6C2F583B" w14:textId="27CC67D9" w:rsidR="00CB5885" w:rsidRDefault="00CB5885" w:rsidP="00CB5885">
      <w:pPr>
        <w:ind w:firstLine="0"/>
      </w:pPr>
      <w:r>
        <w:rPr>
          <w:rFonts w:hint="eastAsia"/>
        </w:rPr>
        <w:lastRenderedPageBreak/>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424515A5" w:rsidR="00D570D6" w:rsidRDefault="00D570D6" w:rsidP="001A1A9D">
            <w:pPr>
              <w:pStyle w:val="Caption"/>
            </w:pPr>
            <w:bookmarkStart w:id="155" w:name="_Toc52836561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47</w:t>
            </w:r>
            <w:r>
              <w:fldChar w:fldCharType="end"/>
            </w:r>
            <w:r>
              <w:t xml:space="preserve"> -</w:t>
            </w:r>
            <w:r w:rsidR="00427410">
              <w:t xml:space="preserve"> </w:t>
            </w:r>
            <w:r>
              <w:rPr>
                <w:rFonts w:hint="eastAsia"/>
              </w:rPr>
              <w:t>經RMS處理後的sEMG</w:t>
            </w:r>
            <w:r>
              <w:rPr>
                <w:rFonts w:hint="eastAsia"/>
              </w:rPr>
              <w:t>樣本</w:t>
            </w:r>
            <w:r w:rsidR="00797A4A">
              <w:rPr>
                <w:rFonts w:hint="eastAsia"/>
              </w:rPr>
              <w:t>分布</w:t>
            </w:r>
            <w:bookmarkEnd w:id="155"/>
          </w:p>
        </w:tc>
        <w:tc>
          <w:tcPr>
            <w:tcW w:w="4153" w:type="dxa"/>
          </w:tcPr>
          <w:p w14:paraId="36B3669E" w14:textId="1BC27D67" w:rsidR="00D570D6" w:rsidRDefault="00D570D6" w:rsidP="00710163">
            <w:pPr>
              <w:pStyle w:val="Caption"/>
            </w:pPr>
            <w:bookmarkStart w:id="156" w:name="_Toc52836561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48</w:t>
            </w:r>
            <w:r>
              <w:fldChar w:fldCharType="end"/>
            </w:r>
            <w:r w:rsidR="00DF5734">
              <w:t xml:space="preserve"> -</w:t>
            </w:r>
            <w:r w:rsidR="00427410">
              <w:t xml:space="preserve"> </w:t>
            </w:r>
            <w:r w:rsidR="00DF5734">
              <w:rPr>
                <w:rFonts w:hint="eastAsia"/>
              </w:rPr>
              <w:t>經nICA反混合後的sEMG</w:t>
            </w:r>
            <w:r w:rsidR="00DF5734">
              <w:t>-RMS</w:t>
            </w:r>
            <w:r w:rsidR="00DF5734">
              <w:rPr>
                <w:rFonts w:hint="eastAsia"/>
              </w:rPr>
              <w:t>樣本分布</w:t>
            </w:r>
            <w:bookmarkEnd w:id="156"/>
          </w:p>
        </w:tc>
      </w:tr>
    </w:tbl>
    <w:p w14:paraId="3E5331A7" w14:textId="236EE6FD" w:rsidR="00802521" w:rsidRDefault="00802521" w:rsidP="00802521">
      <w:pPr>
        <w:pStyle w:val="Heading3"/>
      </w:pPr>
      <w:r>
        <w:rPr>
          <w:rFonts w:hint="eastAsia"/>
        </w:rPr>
        <w:t xml:space="preserve"> </w:t>
      </w:r>
      <w:bookmarkStart w:id="157" w:name="_Toc528365565"/>
      <w:r>
        <w:rPr>
          <w:rFonts w:hint="eastAsia"/>
        </w:rPr>
        <w:t>將</w:t>
      </w:r>
      <w:r>
        <w:rPr>
          <w:rFonts w:hint="eastAsia"/>
        </w:rPr>
        <w:t>TDSEP</w:t>
      </w:r>
      <w:r>
        <w:rPr>
          <w:rFonts w:hint="eastAsia"/>
        </w:rPr>
        <w:t>套用於</w:t>
      </w:r>
      <w:r>
        <w:rPr>
          <w:rFonts w:hint="eastAsia"/>
        </w:rPr>
        <w:t>sEMG</w:t>
      </w:r>
      <w:r>
        <w:rPr>
          <w:rFonts w:hint="eastAsia"/>
        </w:rPr>
        <w:t>訊號</w:t>
      </w:r>
      <w:bookmarkEnd w:id="157"/>
    </w:p>
    <w:p w14:paraId="45DDBA28" w14:textId="539138BF"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p>
    <w:p w14:paraId="053AD799" w14:textId="77777777" w:rsidR="00FC300F" w:rsidRDefault="00FC300F" w:rsidP="00641486">
      <w:pPr>
        <w:rPr>
          <w:rFonts w:hint="eastAsia"/>
        </w:rPr>
      </w:pPr>
    </w:p>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1F245945">
            <wp:extent cx="5270500" cy="2891155"/>
            <wp:effectExtent l="0" t="0" r="6350" b="444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0500" cy="2891155"/>
                    </a:xfrm>
                    <a:prstGeom prst="rect">
                      <a:avLst/>
                    </a:prstGeom>
                  </pic:spPr>
                </pic:pic>
              </a:graphicData>
            </a:graphic>
          </wp:inline>
        </w:drawing>
      </w:r>
    </w:p>
    <w:p w14:paraId="0C13B0EE" w14:textId="0438333A" w:rsidR="00256110" w:rsidRDefault="00256110" w:rsidP="00256110">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46</w:t>
      </w:r>
      <w:r>
        <w:fldChar w:fldCharType="end"/>
      </w:r>
      <w:r>
        <w:rPr>
          <w:rFonts w:hint="eastAsia"/>
        </w:rPr>
        <w:t xml:space="preserve"> -</w:t>
      </w:r>
      <w:r>
        <w:t xml:space="preserve"> </w:t>
      </w:r>
      <w:r>
        <w:rPr>
          <w:rFonts w:hint="eastAsia"/>
        </w:rPr>
        <w:t>經</w:t>
      </w:r>
      <w:r w:rsidR="007204D6">
        <w:rPr>
          <w:rFonts w:hint="eastAsia"/>
        </w:rPr>
        <w:t>TDSEP</w:t>
      </w:r>
      <w:bookmarkStart w:id="158" w:name="_GoBack"/>
      <w:bookmarkEnd w:id="158"/>
      <w:r>
        <w:rPr>
          <w:rFonts w:hint="eastAsia"/>
        </w:rPr>
        <w:t>反混合後的sEMG</w:t>
      </w:r>
      <w:r>
        <w:t>-RMS</w:t>
      </w:r>
      <w:r>
        <w:rPr>
          <w:rFonts w:hint="eastAsia"/>
        </w:rPr>
        <w:t>訊號</w:t>
      </w:r>
    </w:p>
    <w:p w14:paraId="040D04E3" w14:textId="2D55CE85" w:rsidR="00C35810" w:rsidRDefault="00C35810" w:rsidP="00702414">
      <w:pPr>
        <w:ind w:firstLine="0"/>
      </w:pPr>
    </w:p>
    <w:p w14:paraId="4FE08042" w14:textId="1D8E286B" w:rsidR="00D37CB4" w:rsidRDefault="00D37CB4" w:rsidP="00702414">
      <w:pPr>
        <w:ind w:firstLine="0"/>
      </w:pPr>
    </w:p>
    <w:p w14:paraId="71B1646A" w14:textId="55ED0957" w:rsidR="00D37CB4" w:rsidRPr="00C35810" w:rsidRDefault="00D37CB4" w:rsidP="00702414">
      <w:pPr>
        <w:ind w:firstLine="0"/>
      </w:pPr>
      <w:r>
        <w:rPr>
          <w:rFonts w:hint="eastAsia"/>
        </w:rPr>
        <w:lastRenderedPageBreak/>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5B663E">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5B663E">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5125434F" w:rsidR="00B12D90" w:rsidRDefault="00B12D90" w:rsidP="005B663E">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47</w:t>
            </w:r>
            <w:r>
              <w:fldChar w:fldCharType="end"/>
            </w:r>
            <w:r>
              <w:t xml:space="preserve"> -</w:t>
            </w:r>
            <w:r w:rsidR="00C407C9">
              <w:t xml:space="preserve"> </w:t>
            </w:r>
            <w:r>
              <w:rPr>
                <w:rFonts w:hint="eastAsia"/>
              </w:rPr>
              <w:t>經RMS處理後的sEMG樣本分布</w:t>
            </w:r>
          </w:p>
        </w:tc>
        <w:tc>
          <w:tcPr>
            <w:tcW w:w="4206" w:type="dxa"/>
          </w:tcPr>
          <w:p w14:paraId="25AAC8A7" w14:textId="449626E8" w:rsidR="00B12D90" w:rsidRDefault="00B12D90" w:rsidP="00B12D90">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48</w:t>
            </w:r>
            <w:r>
              <w:fldChar w:fldCharType="end"/>
            </w:r>
            <w:r>
              <w:t xml:space="preserve"> -</w:t>
            </w:r>
            <w:r w:rsidR="00C407C9">
              <w:t xml:space="preserve"> </w:t>
            </w:r>
            <w:r>
              <w:rPr>
                <w:rFonts w:hint="eastAsia"/>
              </w:rPr>
              <w:t>經</w:t>
            </w:r>
            <w:r>
              <w:rPr>
                <w:rFonts w:hint="eastAsia"/>
              </w:rPr>
              <w:t>TDSEP</w:t>
            </w:r>
            <w:r>
              <w:rPr>
                <w:rFonts w:hint="eastAsia"/>
              </w:rPr>
              <w:t>反混合後的sEMG</w:t>
            </w:r>
            <w:r>
              <w:t>-RMS</w:t>
            </w:r>
            <w:r>
              <w:rPr>
                <w:rFonts w:hint="eastAsia"/>
              </w:rPr>
              <w:t>樣本分布</w:t>
            </w:r>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76FEEC3D" w14:textId="77777777" w:rsidR="00277CD2" w:rsidRDefault="00277CD2" w:rsidP="00243E83">
      <w:pPr>
        <w:wordWrap/>
        <w:snapToGrid/>
        <w:spacing w:line="240" w:lineRule="auto"/>
        <w:rPr>
          <w:rFonts w:hint="eastAsia"/>
        </w:rPr>
      </w:pPr>
    </w:p>
    <w:p w14:paraId="4EA8C02F" w14:textId="682A4250" w:rsidR="004B40CB" w:rsidRDefault="00F06DDD" w:rsidP="004B40CB">
      <w:pPr>
        <w:wordWrap/>
        <w:snapToGrid/>
        <w:spacing w:line="240" w:lineRule="auto"/>
        <w:rPr>
          <w:rFonts w:hint="eastAsia"/>
        </w:rPr>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以</w:t>
      </w:r>
      <w:r w:rsidR="006A4C0E">
        <w:rPr>
          <w:rFonts w:hint="eastAsia"/>
        </w:rPr>
        <w:t>上是</w:t>
      </w:r>
      <w:r w:rsidR="00813352">
        <w:rPr>
          <w:rFonts w:hint="eastAsia"/>
        </w:rPr>
        <w:t>sEMG</w:t>
      </w:r>
      <w:r w:rsidR="00813352">
        <w:rPr>
          <w:rFonts w:hint="eastAsia"/>
        </w:rPr>
        <w:t>訊號經兩種</w:t>
      </w:r>
      <w:r w:rsidR="0016753B">
        <w:rPr>
          <w:rFonts w:hint="eastAsia"/>
        </w:rPr>
        <w:t>訊號分離</w:t>
      </w:r>
      <w:r w:rsidR="00813352">
        <w:rPr>
          <w:rFonts w:hint="eastAsia"/>
        </w:rPr>
        <w:t>演算法處理後的結果，</w:t>
      </w:r>
      <w:r w:rsidR="00236EA1">
        <w:rPr>
          <w:rFonts w:hint="eastAsia"/>
        </w:rPr>
        <w:t>實驗時我們將</w:t>
      </w:r>
      <w:r w:rsidR="00601554">
        <w:rPr>
          <w:rFonts w:hint="eastAsia"/>
        </w:rPr>
        <w:t>觀察</w:t>
      </w:r>
      <w:r w:rsidR="0016753B">
        <w:rPr>
          <w:rFonts w:hint="eastAsia"/>
        </w:rPr>
        <w:t>他們</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77777777" w:rsidR="00E8322F" w:rsidRPr="00A572F2" w:rsidRDefault="00E8322F" w:rsidP="008C519E">
      <w:pPr>
        <w:ind w:firstLine="0"/>
      </w:pPr>
    </w:p>
    <w:p w14:paraId="74B721DC" w14:textId="7E616D05" w:rsidR="00504C29" w:rsidRDefault="00203521" w:rsidP="00504C29">
      <w:pPr>
        <w:pStyle w:val="Heading1"/>
      </w:pPr>
      <w:bookmarkStart w:id="159" w:name="_Toc528338412"/>
      <w:bookmarkStart w:id="160" w:name="_Toc528365566"/>
      <w:r>
        <w:rPr>
          <w:rFonts w:hint="eastAsia"/>
        </w:rPr>
        <w:lastRenderedPageBreak/>
        <w:t>系統</w:t>
      </w:r>
      <w:r w:rsidR="00D9216A">
        <w:rPr>
          <w:rFonts w:hint="eastAsia"/>
        </w:rPr>
        <w:t>架構</w:t>
      </w:r>
      <w:r>
        <w:rPr>
          <w:rFonts w:hint="eastAsia"/>
        </w:rPr>
        <w:t>與實驗結果</w:t>
      </w:r>
      <w:bookmarkEnd w:id="159"/>
      <w:bookmarkEnd w:id="160"/>
    </w:p>
    <w:p w14:paraId="2EF65DEE" w14:textId="4BCFD092"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RMS-only / nICA / 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61" w:name="_Toc528338413"/>
      <w:bookmarkStart w:id="162" w:name="_Toc528365567"/>
      <w:r w:rsidR="003A2125">
        <w:rPr>
          <w:rFonts w:hint="eastAsia"/>
        </w:rPr>
        <w:t>實驗軟硬體</w:t>
      </w:r>
      <w:bookmarkEnd w:id="161"/>
      <w:bookmarkEnd w:id="162"/>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63" w:name="_Toc528338414"/>
      <w:bookmarkStart w:id="164" w:name="_Toc528365568"/>
      <w:r>
        <w:t>sEMG</w:t>
      </w:r>
      <w:r>
        <w:rPr>
          <w:rFonts w:hint="eastAsia"/>
        </w:rPr>
        <w:t>訊號擷取</w:t>
      </w:r>
      <w:r w:rsidR="00640991">
        <w:rPr>
          <w:rFonts w:hint="eastAsia"/>
        </w:rPr>
        <w:t>與處理</w:t>
      </w:r>
      <w:r>
        <w:rPr>
          <w:rFonts w:hint="eastAsia"/>
        </w:rPr>
        <w:t>硬體</w:t>
      </w:r>
      <w:bookmarkEnd w:id="163"/>
      <w:bookmarkEnd w:id="164"/>
    </w:p>
    <w:p w14:paraId="1057141E" w14:textId="439F15C8"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D5455">
        <w:instrText xml:space="preserve"> ADDIN ZOTERO_ITEM CSL_CITATION {"citationID":"BeZSrslN","properties":{"formattedCitation":"[1]","plainCitation":"[1]","noteIndex":0},"citationItems":[{"id":"hXJktwVw/rd2T6HPR","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5F87164D" w:rsidR="00D917FF" w:rsidRDefault="00D917FF" w:rsidP="008D3548">
            <w:pPr>
              <w:pStyle w:val="Caption"/>
            </w:pPr>
            <w:bookmarkStart w:id="165" w:name="_Toc52836561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49</w:t>
            </w:r>
            <w:r>
              <w:fldChar w:fldCharType="end"/>
            </w:r>
            <w:r w:rsidR="00DC6701">
              <w:rPr>
                <w:rFonts w:hint="eastAsia"/>
              </w:rPr>
              <w:t xml:space="preserve"> </w:t>
            </w:r>
            <w:r w:rsidR="00DC6701">
              <w:t>–</w:t>
            </w:r>
            <w:r w:rsidR="00DC6701">
              <w:rPr>
                <w:rFonts w:hint="eastAsia"/>
              </w:rPr>
              <w:t xml:space="preserve"> sEMG電極貼片</w:t>
            </w:r>
            <w:bookmarkEnd w:id="165"/>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70BEAB26" w:rsidR="00BC484C" w:rsidRPr="006663E8" w:rsidRDefault="00A47152" w:rsidP="006663E8">
            <w:pPr>
              <w:ind w:firstLine="0"/>
              <w:jc w:val="center"/>
              <w:rPr>
                <w:sz w:val="28"/>
                <w:szCs w:val="28"/>
              </w:rPr>
            </w:pPr>
            <w:bookmarkStart w:id="166" w:name="_Toc528170310"/>
            <w:bookmarkStart w:id="167" w:name="_Toc52836562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0502CE">
              <w:rPr>
                <w:noProof/>
              </w:rPr>
              <w:t>50</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oJLTtUip","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66"/>
            <w:bookmarkEnd w:id="167"/>
            <w:r w:rsidRPr="00E73EEA">
              <w:fldChar w:fldCharType="end"/>
            </w:r>
          </w:p>
        </w:tc>
      </w:tr>
    </w:tbl>
    <w:p w14:paraId="0930C3CF" w14:textId="3F053849" w:rsidR="000E442B" w:rsidRPr="000E442B" w:rsidRDefault="000E442B" w:rsidP="006663E8">
      <w:pPr>
        <w:ind w:firstLine="0"/>
      </w:pPr>
    </w:p>
    <w:p w14:paraId="689F7942" w14:textId="0F2A3722"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AC228B">
        <w:instrText xml:space="preserve"> ADDIN ZOTERO_ITEM CSL_CITATION {"citationID":"LrGca640","properties":{"formattedCitation":"[56]","plainCitation":"[56]","noteIndex":0},"citationItems":[{"id":"ooaSAkMX/fmG5NsG2","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AC228B" w:rsidRPr="00AC228B">
        <w:t>[56]</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48AFCEF1"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AC228B">
        <w:instrText xml:space="preserve"> ADDIN ZOTERO_ITEM CSL_CITATION {"citationID":"mkHcKjFD","properties":{"formattedCitation":"[1], [56]","plainCitation":"[1], [56]","noteIndex":0},"citationItems":[{"id":"ooaSAkMX/vMGMnO5z","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ooaSAkMX/fmG5NsG2","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AC228B" w:rsidRPr="00AC228B">
        <w:t>[1], [56]</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581223" cy="1607528"/>
                          </a:xfrm>
                          <a:prstGeom prst="rect">
                            <a:avLst/>
                          </a:prstGeom>
                        </pic:spPr>
                      </pic:pic>
                    </a:graphicData>
                  </a:graphic>
                </wp:inline>
              </w:drawing>
            </w:r>
          </w:p>
          <w:p w14:paraId="390F384B" w14:textId="567E6AE6" w:rsidR="00BA5404" w:rsidRDefault="00BA5404" w:rsidP="008D3548">
            <w:pPr>
              <w:pStyle w:val="Caption"/>
            </w:pPr>
            <w:bookmarkStart w:id="168" w:name="_Toc52836562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51</w:t>
            </w:r>
            <w:r>
              <w:fldChar w:fldCharType="end"/>
            </w:r>
            <w:r>
              <w:rPr>
                <w:rFonts w:hint="eastAsia"/>
              </w:rPr>
              <w:t xml:space="preserve"> </w:t>
            </w:r>
            <w:r>
              <w:t>–</w:t>
            </w:r>
            <w:r>
              <w:rPr>
                <w:rFonts w:hint="eastAsia"/>
              </w:rPr>
              <w:t xml:space="preserve"> </w:t>
            </w:r>
            <w:r w:rsidR="00EF0B21">
              <w:rPr>
                <w:rFonts w:hint="eastAsia"/>
              </w:rPr>
              <w:t>主動電極正面</w:t>
            </w:r>
            <w:bookmarkEnd w:id="168"/>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884022" cy="1555745"/>
                          </a:xfrm>
                          <a:prstGeom prst="rect">
                            <a:avLst/>
                          </a:prstGeom>
                        </pic:spPr>
                      </pic:pic>
                    </a:graphicData>
                  </a:graphic>
                </wp:inline>
              </w:drawing>
            </w:r>
          </w:p>
          <w:p w14:paraId="17EF5649" w14:textId="232050B9" w:rsidR="00BA5404" w:rsidRDefault="00BA5404" w:rsidP="008D3548">
            <w:pPr>
              <w:pStyle w:val="Caption"/>
            </w:pPr>
            <w:bookmarkStart w:id="169" w:name="_Toc52836562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52</w:t>
            </w:r>
            <w:r>
              <w:fldChar w:fldCharType="end"/>
            </w:r>
            <w:r w:rsidR="00541F6A">
              <w:rPr>
                <w:rFonts w:hint="eastAsia"/>
              </w:rPr>
              <w:t xml:space="preserve"> - 主動電極</w:t>
            </w:r>
            <w:r w:rsidR="00CA42A9">
              <w:rPr>
                <w:rFonts w:hint="eastAsia"/>
              </w:rPr>
              <w:t>背面</w:t>
            </w:r>
            <w:bookmarkEnd w:id="169"/>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68832A5A" w:rsidR="00707C3C" w:rsidRDefault="00707C3C" w:rsidP="008D3548">
            <w:pPr>
              <w:pStyle w:val="Caption"/>
            </w:pPr>
            <w:bookmarkStart w:id="170" w:name="_Toc52836562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53</w:t>
            </w:r>
            <w:r>
              <w:fldChar w:fldCharType="end"/>
            </w:r>
            <w:r w:rsidR="00837111">
              <w:t xml:space="preserve"> – </w:t>
            </w:r>
            <w:r w:rsidR="00837111">
              <w:rPr>
                <w:rFonts w:hint="eastAsia"/>
              </w:rPr>
              <w:t>低通濾波器電路圖</w:t>
            </w:r>
            <w:bookmarkEnd w:id="170"/>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7F97143F" w:rsidR="00707C3C" w:rsidRDefault="00707C3C" w:rsidP="008D3548">
            <w:pPr>
              <w:pStyle w:val="Caption"/>
            </w:pPr>
            <w:bookmarkStart w:id="171" w:name="_Toc52836562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54</w:t>
            </w:r>
            <w:r>
              <w:fldChar w:fldCharType="end"/>
            </w:r>
            <w:r w:rsidR="00F35B6B">
              <w:t xml:space="preserve"> –</w:t>
            </w:r>
            <w:r w:rsidR="00F35B6B">
              <w:rPr>
                <w:rFonts w:hint="eastAsia"/>
              </w:rPr>
              <w:t>高通濾波器電路圖</w:t>
            </w:r>
            <w:bookmarkEnd w:id="171"/>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2977C8EF" w:rsidR="00BC3C6D" w:rsidRDefault="00BC3C6D" w:rsidP="00707C3C">
            <w:pPr>
              <w:ind w:firstLine="0"/>
              <w:jc w:val="center"/>
              <w:rPr>
                <w:noProof/>
              </w:rPr>
            </w:pPr>
            <w:bookmarkStart w:id="172" w:name="_Toc5283656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55</w:t>
            </w:r>
            <w:r>
              <w:fldChar w:fldCharType="end"/>
            </w:r>
            <w:r>
              <w:rPr>
                <w:rFonts w:hint="eastAsia"/>
              </w:rPr>
              <w:t xml:space="preserve"> -</w:t>
            </w:r>
            <w:r w:rsidR="00A1203A">
              <w:rPr>
                <w:rFonts w:hint="eastAsia"/>
              </w:rPr>
              <w:t xml:space="preserve"> </w:t>
            </w:r>
            <w:r w:rsidR="00ED020E">
              <w:rPr>
                <w:rFonts w:hint="eastAsia"/>
              </w:rPr>
              <w:t>反向放大器電路圖</w:t>
            </w:r>
            <w:bookmarkEnd w:id="172"/>
          </w:p>
        </w:tc>
        <w:tc>
          <w:tcPr>
            <w:tcW w:w="4258" w:type="dxa"/>
          </w:tcPr>
          <w:p w14:paraId="19D911C3" w14:textId="7B18C8B2" w:rsidR="00BC3C6D" w:rsidRDefault="00BC3C6D" w:rsidP="00976D98">
            <w:pPr>
              <w:keepNext/>
              <w:ind w:firstLine="0"/>
              <w:jc w:val="center"/>
              <w:rPr>
                <w:noProof/>
              </w:rPr>
            </w:pPr>
            <w:bookmarkStart w:id="173" w:name="_Toc5283656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56</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73"/>
          </w:p>
        </w:tc>
      </w:tr>
      <w:bookmarkEnd w:id="94"/>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64">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3B2A5305" w:rsidR="009033B6" w:rsidRDefault="00043217" w:rsidP="008D3548">
      <w:pPr>
        <w:pStyle w:val="Caption"/>
      </w:pPr>
      <w:bookmarkStart w:id="174" w:name="_Toc52836562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57</w:t>
      </w:r>
      <w:r>
        <w:fldChar w:fldCharType="end"/>
      </w:r>
      <w:r>
        <w:rPr>
          <w:rFonts w:hint="eastAsia"/>
        </w:rPr>
        <w:t xml:space="preserve"> </w:t>
      </w:r>
      <w:r>
        <w:t>–</w:t>
      </w:r>
      <w:r>
        <w:rPr>
          <w:rFonts w:hint="eastAsia"/>
        </w:rPr>
        <w:t xml:space="preserve"> </w:t>
      </w:r>
      <w:r w:rsidR="000B2670">
        <w:rPr>
          <w:rFonts w:hint="eastAsia"/>
        </w:rPr>
        <w:t>主動電路電路板</w:t>
      </w:r>
      <w:bookmarkEnd w:id="174"/>
    </w:p>
    <w:p w14:paraId="1F5F41A4" w14:textId="38CC09C6"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AE4667">
        <w:rPr>
          <w:rFonts w:hint="eastAsia"/>
        </w:rPr>
        <w:t>，</w:t>
      </w:r>
      <w:r w:rsidR="00CA6BB8">
        <w:rPr>
          <w:rFonts w:hint="eastAsia"/>
        </w:rPr>
        <w:t>sEMG</w:t>
      </w:r>
      <w:r w:rsidR="00CA6BB8">
        <w:rPr>
          <w:rFonts w:hint="eastAsia"/>
        </w:rPr>
        <w:t>訊號取樣頻率</w:t>
      </w:r>
      <w:r w:rsidR="00DA3180">
        <w:rPr>
          <w:rFonts w:hint="eastAsia"/>
        </w:rPr>
        <w:t>為</w:t>
      </w:r>
      <w:r w:rsidR="00DA3180">
        <w:rPr>
          <w:rFonts w:hint="eastAsia"/>
        </w:rPr>
        <w:t>250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3A93572D" w:rsidR="009033B6" w:rsidRPr="002C1F13" w:rsidRDefault="005A5EDC" w:rsidP="008D3548">
      <w:pPr>
        <w:pStyle w:val="Caption"/>
      </w:pPr>
      <w:bookmarkStart w:id="175" w:name="_Toc52836562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0502CE">
        <w:rPr>
          <w:noProof/>
        </w:rPr>
        <w:t>58</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75"/>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76" w:name="_Toc528338415"/>
      <w:bookmarkStart w:id="177" w:name="_Toc528365569"/>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76"/>
      <w:bookmarkEnd w:id="177"/>
    </w:p>
    <w:p w14:paraId="151408D7" w14:textId="2CFCCE21" w:rsidR="00C07F7C" w:rsidRDefault="00C6514F" w:rsidP="008E767F">
      <w:pPr>
        <w:keepNext/>
      </w:pPr>
      <w:r>
        <w:rPr>
          <w:rFonts w:hint="eastAsia"/>
        </w:rPr>
        <w:t>Processing 3</w:t>
      </w:r>
      <w:r>
        <w:fldChar w:fldCharType="begin"/>
      </w:r>
      <w:r w:rsidR="00AC228B">
        <w:instrText xml:space="preserve"> ADDIN ZOTERO_ITEM CSL_CITATION {"citationID":"Z7rbUGKb","properties":{"formattedCitation":"[58]","plainCitation":"[58]","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AC228B" w:rsidRPr="00AC228B">
        <w:t>[58]</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31BA02D9"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9E115C">
        <w:instrText xml:space="preserve"> ADDIN ZOTERO_ITEM CSL_CITATION {"citationID":"I6i7lFKR","properties":{"formattedCitation":"[58]","plainCitation":"[58]","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9E115C" w:rsidRPr="009E115C">
        <w:t>[58]</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78" w:name="_Toc528338416"/>
      <w:bookmarkStart w:id="179" w:name="_Toc528365570"/>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78"/>
      <w:bookmarkEnd w:id="179"/>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22CB281C" w:rsidR="00F050FE" w:rsidRPr="002273CA" w:rsidRDefault="00F050FE" w:rsidP="00E80C81">
            <w:pPr>
              <w:keepNext/>
              <w:ind w:firstLine="0"/>
              <w:jc w:val="center"/>
              <w:rPr>
                <w:noProof/>
              </w:rPr>
            </w:pPr>
            <w:bookmarkStart w:id="180" w:name="_Toc5283656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59</w:t>
            </w:r>
            <w:r>
              <w:fldChar w:fldCharType="end"/>
            </w:r>
            <w:r>
              <w:rPr>
                <w:rFonts w:hint="eastAsia"/>
              </w:rPr>
              <w:t xml:space="preserve"> </w:t>
            </w:r>
            <w:r>
              <w:t xml:space="preserve">– </w:t>
            </w:r>
            <w:r>
              <w:rPr>
                <w:rFonts w:hint="eastAsia"/>
              </w:rPr>
              <w:t>訓練階段軟體流程</w:t>
            </w:r>
            <w:bookmarkEnd w:id="180"/>
          </w:p>
        </w:tc>
        <w:tc>
          <w:tcPr>
            <w:tcW w:w="4258" w:type="dxa"/>
          </w:tcPr>
          <w:p w14:paraId="41F980F1" w14:textId="7B601193" w:rsidR="00F050FE" w:rsidRPr="00476C95" w:rsidRDefault="00F050FE" w:rsidP="00E60746">
            <w:pPr>
              <w:ind w:firstLine="0"/>
              <w:jc w:val="center"/>
              <w:rPr>
                <w:noProof/>
              </w:rPr>
            </w:pPr>
            <w:bookmarkStart w:id="181" w:name="_Toc5283656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502CE">
              <w:rPr>
                <w:noProof/>
              </w:rPr>
              <w:t>60</w:t>
            </w:r>
            <w:r>
              <w:fldChar w:fldCharType="end"/>
            </w:r>
            <w:r>
              <w:rPr>
                <w:rFonts w:hint="eastAsia"/>
              </w:rPr>
              <w:t xml:space="preserve"> </w:t>
            </w:r>
            <w:r>
              <w:t xml:space="preserve">– </w:t>
            </w:r>
            <w:r>
              <w:rPr>
                <w:rFonts w:hint="eastAsia"/>
              </w:rPr>
              <w:t>實時估測階段軟體流程</w:t>
            </w:r>
            <w:bookmarkEnd w:id="181"/>
          </w:p>
        </w:tc>
      </w:tr>
    </w:tbl>
    <w:p w14:paraId="454C8718" w14:textId="77777777" w:rsidR="00DF3892" w:rsidRPr="004A345C" w:rsidRDefault="00DF3892" w:rsidP="004A345C"/>
    <w:p w14:paraId="63CB0989" w14:textId="3AFB6EF9" w:rsidR="00A152E2" w:rsidRPr="00A152E2" w:rsidRDefault="00A152E2" w:rsidP="00A152E2"/>
    <w:p w14:paraId="183DE3C1" w14:textId="77777777" w:rsidR="00C07F7C" w:rsidRPr="00C07F7C" w:rsidRDefault="00C07F7C" w:rsidP="00C07F7C"/>
    <w:p w14:paraId="75F0BDD5" w14:textId="77777777" w:rsidR="00C07F7C" w:rsidRDefault="00C07F7C">
      <w:pPr>
        <w:wordWrap/>
        <w:snapToGrid/>
        <w:spacing w:line="240" w:lineRule="auto"/>
        <w:ind w:firstLine="0"/>
      </w:pPr>
      <w:r>
        <w:br w:type="page"/>
      </w:r>
    </w:p>
    <w:p w14:paraId="0036D224" w14:textId="4F2FC04A" w:rsidR="009033B6" w:rsidRDefault="009033B6" w:rsidP="009033B6">
      <w:r w:rsidRPr="00E73EEA">
        <w:lastRenderedPageBreak/>
        <w:t>Reference</w:t>
      </w:r>
    </w:p>
    <w:p w14:paraId="102A86E1" w14:textId="77777777" w:rsidR="00E77B8E" w:rsidRPr="00E77B8E" w:rsidRDefault="00E77B8E" w:rsidP="00E77B8E"/>
    <w:sectPr w:rsidR="00E77B8E" w:rsidRPr="00E77B8E" w:rsidSect="008024CF">
      <w:footerReference w:type="even" r:id="rId68"/>
      <w:footerReference w:type="default" r:id="rId6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871408" w14:textId="77777777" w:rsidR="007E37C7" w:rsidRDefault="007E37C7" w:rsidP="006A0D57">
      <w:r>
        <w:separator/>
      </w:r>
    </w:p>
  </w:endnote>
  <w:endnote w:type="continuationSeparator" w:id="0">
    <w:p w14:paraId="50B56978" w14:textId="77777777" w:rsidR="007E37C7" w:rsidRDefault="007E37C7"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6D5C14" w:rsidRDefault="006D5C14"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6D5C14" w:rsidRDefault="006D5C14"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04E3E9E6" w:rsidR="006D5C14" w:rsidRDefault="006D5C14"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7204D6">
      <w:rPr>
        <w:rStyle w:val="PageNumber"/>
        <w:noProof/>
      </w:rPr>
      <w:t>36</w:t>
    </w:r>
    <w:r>
      <w:rPr>
        <w:rStyle w:val="PageNumber"/>
      </w:rPr>
      <w:fldChar w:fldCharType="end"/>
    </w:r>
  </w:p>
  <w:p w14:paraId="56DA2973" w14:textId="77777777" w:rsidR="006D5C14" w:rsidRDefault="006D5C14"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5EA7F5" w14:textId="77777777" w:rsidR="007E37C7" w:rsidRDefault="007E37C7" w:rsidP="006A0D57">
      <w:r>
        <w:separator/>
      </w:r>
    </w:p>
  </w:footnote>
  <w:footnote w:type="continuationSeparator" w:id="0">
    <w:p w14:paraId="6FEC928E" w14:textId="77777777" w:rsidR="007E37C7" w:rsidRDefault="007E37C7"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5" w15:restartNumberingAfterBreak="0">
    <w:nsid w:val="31F25C4B"/>
    <w:multiLevelType w:val="multilevel"/>
    <w:tmpl w:val="FC82A566"/>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6"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7"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2"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9"/>
  </w:num>
  <w:num w:numId="4">
    <w:abstractNumId w:val="9"/>
  </w:num>
  <w:num w:numId="5">
    <w:abstractNumId w:val="9"/>
  </w:num>
  <w:num w:numId="6">
    <w:abstractNumId w:val="9"/>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9"/>
  </w:num>
  <w:num w:numId="11">
    <w:abstractNumId w:val="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5"/>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12"/>
  </w:num>
  <w:num w:numId="17">
    <w:abstractNumId w:val="2"/>
  </w:num>
  <w:num w:numId="18">
    <w:abstractNumId w:val="11"/>
  </w:num>
  <w:num w:numId="19">
    <w:abstractNumId w:val="0"/>
  </w:num>
  <w:num w:numId="20">
    <w:abstractNumId w:val="7"/>
  </w:num>
  <w:num w:numId="21">
    <w:abstractNumId w:val="8"/>
  </w:num>
  <w:num w:numId="22">
    <w:abstractNumId w:val="4"/>
  </w:num>
  <w:num w:numId="23">
    <w:abstractNumId w:val="6"/>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DA7"/>
    <w:rsid w:val="0000243F"/>
    <w:rsid w:val="00002541"/>
    <w:rsid w:val="0000489E"/>
    <w:rsid w:val="000048E0"/>
    <w:rsid w:val="00004E61"/>
    <w:rsid w:val="000055FC"/>
    <w:rsid w:val="0001046B"/>
    <w:rsid w:val="0001051F"/>
    <w:rsid w:val="0001231C"/>
    <w:rsid w:val="00013C91"/>
    <w:rsid w:val="00014412"/>
    <w:rsid w:val="00015AC4"/>
    <w:rsid w:val="00016326"/>
    <w:rsid w:val="00021A3D"/>
    <w:rsid w:val="000229B9"/>
    <w:rsid w:val="00024AFD"/>
    <w:rsid w:val="00025087"/>
    <w:rsid w:val="00025508"/>
    <w:rsid w:val="00026693"/>
    <w:rsid w:val="00026B4F"/>
    <w:rsid w:val="0003012E"/>
    <w:rsid w:val="00030AA1"/>
    <w:rsid w:val="0003124F"/>
    <w:rsid w:val="000314B2"/>
    <w:rsid w:val="00032404"/>
    <w:rsid w:val="00033826"/>
    <w:rsid w:val="00033F52"/>
    <w:rsid w:val="00034444"/>
    <w:rsid w:val="00034E33"/>
    <w:rsid w:val="000368AA"/>
    <w:rsid w:val="00037E17"/>
    <w:rsid w:val="00040B2B"/>
    <w:rsid w:val="0004252A"/>
    <w:rsid w:val="00042BD2"/>
    <w:rsid w:val="00043217"/>
    <w:rsid w:val="0004398A"/>
    <w:rsid w:val="00044328"/>
    <w:rsid w:val="000457FA"/>
    <w:rsid w:val="00045C4D"/>
    <w:rsid w:val="00046186"/>
    <w:rsid w:val="000502CE"/>
    <w:rsid w:val="00050F5F"/>
    <w:rsid w:val="00052644"/>
    <w:rsid w:val="00053D1F"/>
    <w:rsid w:val="00054FD3"/>
    <w:rsid w:val="00054FF3"/>
    <w:rsid w:val="000552FD"/>
    <w:rsid w:val="0005536D"/>
    <w:rsid w:val="00055875"/>
    <w:rsid w:val="00055F2C"/>
    <w:rsid w:val="0005667C"/>
    <w:rsid w:val="000569FF"/>
    <w:rsid w:val="0005787C"/>
    <w:rsid w:val="00057C56"/>
    <w:rsid w:val="00057D4B"/>
    <w:rsid w:val="000600DA"/>
    <w:rsid w:val="00060796"/>
    <w:rsid w:val="00061307"/>
    <w:rsid w:val="00061536"/>
    <w:rsid w:val="0006275E"/>
    <w:rsid w:val="000629D3"/>
    <w:rsid w:val="00063989"/>
    <w:rsid w:val="00063CAE"/>
    <w:rsid w:val="0006403F"/>
    <w:rsid w:val="00064801"/>
    <w:rsid w:val="0006741E"/>
    <w:rsid w:val="0006792A"/>
    <w:rsid w:val="00072B12"/>
    <w:rsid w:val="00073D26"/>
    <w:rsid w:val="0007494E"/>
    <w:rsid w:val="00076E51"/>
    <w:rsid w:val="00080BD6"/>
    <w:rsid w:val="0008229C"/>
    <w:rsid w:val="000830DD"/>
    <w:rsid w:val="00083198"/>
    <w:rsid w:val="000834AA"/>
    <w:rsid w:val="00084B29"/>
    <w:rsid w:val="000857C8"/>
    <w:rsid w:val="00085F8A"/>
    <w:rsid w:val="00086665"/>
    <w:rsid w:val="00086996"/>
    <w:rsid w:val="00086B2B"/>
    <w:rsid w:val="0008701D"/>
    <w:rsid w:val="00087755"/>
    <w:rsid w:val="0009162C"/>
    <w:rsid w:val="000935C5"/>
    <w:rsid w:val="00093D3C"/>
    <w:rsid w:val="00094836"/>
    <w:rsid w:val="00095355"/>
    <w:rsid w:val="00096DBA"/>
    <w:rsid w:val="00097B18"/>
    <w:rsid w:val="000A0BF0"/>
    <w:rsid w:val="000A0F27"/>
    <w:rsid w:val="000A1371"/>
    <w:rsid w:val="000A2392"/>
    <w:rsid w:val="000A23DC"/>
    <w:rsid w:val="000A35A7"/>
    <w:rsid w:val="000A3CF2"/>
    <w:rsid w:val="000B0EFD"/>
    <w:rsid w:val="000B1615"/>
    <w:rsid w:val="000B1B7B"/>
    <w:rsid w:val="000B232C"/>
    <w:rsid w:val="000B264B"/>
    <w:rsid w:val="000B2670"/>
    <w:rsid w:val="000B3D48"/>
    <w:rsid w:val="000C21EB"/>
    <w:rsid w:val="000C44F4"/>
    <w:rsid w:val="000C60E2"/>
    <w:rsid w:val="000C6699"/>
    <w:rsid w:val="000C70C5"/>
    <w:rsid w:val="000D0141"/>
    <w:rsid w:val="000D1026"/>
    <w:rsid w:val="000D1334"/>
    <w:rsid w:val="000D2DD0"/>
    <w:rsid w:val="000D5948"/>
    <w:rsid w:val="000D74DD"/>
    <w:rsid w:val="000D795D"/>
    <w:rsid w:val="000E1693"/>
    <w:rsid w:val="000E1BC1"/>
    <w:rsid w:val="000E1FDD"/>
    <w:rsid w:val="000E2B01"/>
    <w:rsid w:val="000E3FAA"/>
    <w:rsid w:val="000E442B"/>
    <w:rsid w:val="000E4B01"/>
    <w:rsid w:val="000E50DF"/>
    <w:rsid w:val="000E645D"/>
    <w:rsid w:val="000E6797"/>
    <w:rsid w:val="000E6A9F"/>
    <w:rsid w:val="000E748D"/>
    <w:rsid w:val="000E7502"/>
    <w:rsid w:val="000E7C89"/>
    <w:rsid w:val="000F02B2"/>
    <w:rsid w:val="000F0A7D"/>
    <w:rsid w:val="000F0C29"/>
    <w:rsid w:val="000F23D5"/>
    <w:rsid w:val="000F56EC"/>
    <w:rsid w:val="000F57B4"/>
    <w:rsid w:val="000F6DBE"/>
    <w:rsid w:val="001005C6"/>
    <w:rsid w:val="00101A30"/>
    <w:rsid w:val="00101E99"/>
    <w:rsid w:val="001021ED"/>
    <w:rsid w:val="00102DCF"/>
    <w:rsid w:val="0010434F"/>
    <w:rsid w:val="001048FE"/>
    <w:rsid w:val="00105B3E"/>
    <w:rsid w:val="00106428"/>
    <w:rsid w:val="00107162"/>
    <w:rsid w:val="00107C2A"/>
    <w:rsid w:val="00110034"/>
    <w:rsid w:val="0011008B"/>
    <w:rsid w:val="0011147C"/>
    <w:rsid w:val="00111CCC"/>
    <w:rsid w:val="00112734"/>
    <w:rsid w:val="001129FC"/>
    <w:rsid w:val="00112BFD"/>
    <w:rsid w:val="001130A9"/>
    <w:rsid w:val="00113C92"/>
    <w:rsid w:val="00114146"/>
    <w:rsid w:val="00115C6B"/>
    <w:rsid w:val="0011610D"/>
    <w:rsid w:val="0012044C"/>
    <w:rsid w:val="001213E9"/>
    <w:rsid w:val="0012256D"/>
    <w:rsid w:val="00122E52"/>
    <w:rsid w:val="00123B62"/>
    <w:rsid w:val="00123B82"/>
    <w:rsid w:val="00125133"/>
    <w:rsid w:val="00127F38"/>
    <w:rsid w:val="00130396"/>
    <w:rsid w:val="00130533"/>
    <w:rsid w:val="001307FE"/>
    <w:rsid w:val="00130B81"/>
    <w:rsid w:val="001316F7"/>
    <w:rsid w:val="001326C5"/>
    <w:rsid w:val="00132BDC"/>
    <w:rsid w:val="00133455"/>
    <w:rsid w:val="0013423E"/>
    <w:rsid w:val="00134E8D"/>
    <w:rsid w:val="0013559A"/>
    <w:rsid w:val="001372A2"/>
    <w:rsid w:val="00143343"/>
    <w:rsid w:val="00143499"/>
    <w:rsid w:val="001436A4"/>
    <w:rsid w:val="00143D8D"/>
    <w:rsid w:val="00144174"/>
    <w:rsid w:val="00144F77"/>
    <w:rsid w:val="0014545D"/>
    <w:rsid w:val="00145881"/>
    <w:rsid w:val="00146014"/>
    <w:rsid w:val="00146E53"/>
    <w:rsid w:val="00150CB8"/>
    <w:rsid w:val="00150D5E"/>
    <w:rsid w:val="00152B6A"/>
    <w:rsid w:val="00153F9C"/>
    <w:rsid w:val="0015493D"/>
    <w:rsid w:val="00155168"/>
    <w:rsid w:val="00155B00"/>
    <w:rsid w:val="00156A93"/>
    <w:rsid w:val="00156BD4"/>
    <w:rsid w:val="00156BF2"/>
    <w:rsid w:val="001575B0"/>
    <w:rsid w:val="00157816"/>
    <w:rsid w:val="00157928"/>
    <w:rsid w:val="00157B7D"/>
    <w:rsid w:val="00157BB5"/>
    <w:rsid w:val="00160CC3"/>
    <w:rsid w:val="001615D1"/>
    <w:rsid w:val="0016375A"/>
    <w:rsid w:val="00165753"/>
    <w:rsid w:val="00165A89"/>
    <w:rsid w:val="00165EC3"/>
    <w:rsid w:val="00166229"/>
    <w:rsid w:val="0016753B"/>
    <w:rsid w:val="00167578"/>
    <w:rsid w:val="00171DB6"/>
    <w:rsid w:val="00172516"/>
    <w:rsid w:val="00172C11"/>
    <w:rsid w:val="001736A1"/>
    <w:rsid w:val="00173EAF"/>
    <w:rsid w:val="00175E3A"/>
    <w:rsid w:val="00175F88"/>
    <w:rsid w:val="00176D1A"/>
    <w:rsid w:val="0017715D"/>
    <w:rsid w:val="001776B6"/>
    <w:rsid w:val="00177C75"/>
    <w:rsid w:val="00177D28"/>
    <w:rsid w:val="00180319"/>
    <w:rsid w:val="0018053F"/>
    <w:rsid w:val="00180BED"/>
    <w:rsid w:val="001829ED"/>
    <w:rsid w:val="001836DF"/>
    <w:rsid w:val="0018371E"/>
    <w:rsid w:val="00184F40"/>
    <w:rsid w:val="00186012"/>
    <w:rsid w:val="0018766F"/>
    <w:rsid w:val="00191CEE"/>
    <w:rsid w:val="00193EF0"/>
    <w:rsid w:val="00197AEF"/>
    <w:rsid w:val="001A02E2"/>
    <w:rsid w:val="001A1A9D"/>
    <w:rsid w:val="001A2F10"/>
    <w:rsid w:val="001A3510"/>
    <w:rsid w:val="001A3F30"/>
    <w:rsid w:val="001A4F56"/>
    <w:rsid w:val="001A714A"/>
    <w:rsid w:val="001A7288"/>
    <w:rsid w:val="001B04C9"/>
    <w:rsid w:val="001B0641"/>
    <w:rsid w:val="001B0647"/>
    <w:rsid w:val="001B09E1"/>
    <w:rsid w:val="001B200A"/>
    <w:rsid w:val="001B3AB1"/>
    <w:rsid w:val="001B3BF0"/>
    <w:rsid w:val="001B423C"/>
    <w:rsid w:val="001B517C"/>
    <w:rsid w:val="001B53E6"/>
    <w:rsid w:val="001B596A"/>
    <w:rsid w:val="001B6BE6"/>
    <w:rsid w:val="001C0E8C"/>
    <w:rsid w:val="001C18E3"/>
    <w:rsid w:val="001C246B"/>
    <w:rsid w:val="001C51CD"/>
    <w:rsid w:val="001C6A0A"/>
    <w:rsid w:val="001D0271"/>
    <w:rsid w:val="001D0361"/>
    <w:rsid w:val="001D0455"/>
    <w:rsid w:val="001D09A6"/>
    <w:rsid w:val="001D133C"/>
    <w:rsid w:val="001D2406"/>
    <w:rsid w:val="001D245F"/>
    <w:rsid w:val="001D2E50"/>
    <w:rsid w:val="001D4E2F"/>
    <w:rsid w:val="001D548F"/>
    <w:rsid w:val="001D5B87"/>
    <w:rsid w:val="001D605B"/>
    <w:rsid w:val="001D68CF"/>
    <w:rsid w:val="001D7A74"/>
    <w:rsid w:val="001E2086"/>
    <w:rsid w:val="001E20F6"/>
    <w:rsid w:val="001E27BA"/>
    <w:rsid w:val="001E3808"/>
    <w:rsid w:val="001E4811"/>
    <w:rsid w:val="001E4F18"/>
    <w:rsid w:val="001E50EC"/>
    <w:rsid w:val="001E76F1"/>
    <w:rsid w:val="001F2D1A"/>
    <w:rsid w:val="001F3515"/>
    <w:rsid w:val="001F4339"/>
    <w:rsid w:val="001F4546"/>
    <w:rsid w:val="001F6069"/>
    <w:rsid w:val="001F7AC1"/>
    <w:rsid w:val="00200927"/>
    <w:rsid w:val="00200C8D"/>
    <w:rsid w:val="00201FC9"/>
    <w:rsid w:val="00202340"/>
    <w:rsid w:val="00203521"/>
    <w:rsid w:val="002050D3"/>
    <w:rsid w:val="00205589"/>
    <w:rsid w:val="00206276"/>
    <w:rsid w:val="00211A00"/>
    <w:rsid w:val="00212460"/>
    <w:rsid w:val="00216652"/>
    <w:rsid w:val="0021688C"/>
    <w:rsid w:val="0021788D"/>
    <w:rsid w:val="00217FBB"/>
    <w:rsid w:val="002206A1"/>
    <w:rsid w:val="00220ABB"/>
    <w:rsid w:val="002216B6"/>
    <w:rsid w:val="00221EE9"/>
    <w:rsid w:val="00222184"/>
    <w:rsid w:val="002223A4"/>
    <w:rsid w:val="002225D8"/>
    <w:rsid w:val="00222C6F"/>
    <w:rsid w:val="00223D2D"/>
    <w:rsid w:val="0022518E"/>
    <w:rsid w:val="002273CA"/>
    <w:rsid w:val="002300E2"/>
    <w:rsid w:val="00230648"/>
    <w:rsid w:val="00231066"/>
    <w:rsid w:val="002326CF"/>
    <w:rsid w:val="00232DA3"/>
    <w:rsid w:val="00235819"/>
    <w:rsid w:val="00235A31"/>
    <w:rsid w:val="002365F7"/>
    <w:rsid w:val="00236EA1"/>
    <w:rsid w:val="00237395"/>
    <w:rsid w:val="0024042F"/>
    <w:rsid w:val="0024109B"/>
    <w:rsid w:val="00241EF0"/>
    <w:rsid w:val="00242D8F"/>
    <w:rsid w:val="00243E83"/>
    <w:rsid w:val="0024477B"/>
    <w:rsid w:val="00247E0B"/>
    <w:rsid w:val="00250804"/>
    <w:rsid w:val="00251966"/>
    <w:rsid w:val="002520C0"/>
    <w:rsid w:val="00252999"/>
    <w:rsid w:val="002548A2"/>
    <w:rsid w:val="00254B2B"/>
    <w:rsid w:val="00256110"/>
    <w:rsid w:val="0025716A"/>
    <w:rsid w:val="00257BB1"/>
    <w:rsid w:val="00257BC8"/>
    <w:rsid w:val="00261136"/>
    <w:rsid w:val="00262709"/>
    <w:rsid w:val="0026372E"/>
    <w:rsid w:val="00263E44"/>
    <w:rsid w:val="00265B64"/>
    <w:rsid w:val="00266485"/>
    <w:rsid w:val="0026764F"/>
    <w:rsid w:val="0027064C"/>
    <w:rsid w:val="00270E93"/>
    <w:rsid w:val="00271A87"/>
    <w:rsid w:val="00272059"/>
    <w:rsid w:val="00272FE6"/>
    <w:rsid w:val="002730EA"/>
    <w:rsid w:val="002738FA"/>
    <w:rsid w:val="00275BFA"/>
    <w:rsid w:val="00275C2B"/>
    <w:rsid w:val="002764EE"/>
    <w:rsid w:val="00277CD2"/>
    <w:rsid w:val="00280A99"/>
    <w:rsid w:val="00281121"/>
    <w:rsid w:val="002837EC"/>
    <w:rsid w:val="00284D29"/>
    <w:rsid w:val="00285073"/>
    <w:rsid w:val="00286004"/>
    <w:rsid w:val="002906DC"/>
    <w:rsid w:val="00291D6C"/>
    <w:rsid w:val="002920C2"/>
    <w:rsid w:val="00293321"/>
    <w:rsid w:val="00293888"/>
    <w:rsid w:val="002945AF"/>
    <w:rsid w:val="0029670A"/>
    <w:rsid w:val="002967D9"/>
    <w:rsid w:val="00297AD0"/>
    <w:rsid w:val="002A0B27"/>
    <w:rsid w:val="002A1065"/>
    <w:rsid w:val="002A2FF5"/>
    <w:rsid w:val="002A333C"/>
    <w:rsid w:val="002A4DA4"/>
    <w:rsid w:val="002A4FCB"/>
    <w:rsid w:val="002A5255"/>
    <w:rsid w:val="002A5295"/>
    <w:rsid w:val="002A5963"/>
    <w:rsid w:val="002A5B8F"/>
    <w:rsid w:val="002A7C3D"/>
    <w:rsid w:val="002B0227"/>
    <w:rsid w:val="002B03B2"/>
    <w:rsid w:val="002B0CE8"/>
    <w:rsid w:val="002B0D82"/>
    <w:rsid w:val="002B3147"/>
    <w:rsid w:val="002B43D8"/>
    <w:rsid w:val="002B5477"/>
    <w:rsid w:val="002B560A"/>
    <w:rsid w:val="002B58F4"/>
    <w:rsid w:val="002B702C"/>
    <w:rsid w:val="002B7E5A"/>
    <w:rsid w:val="002C0144"/>
    <w:rsid w:val="002C0405"/>
    <w:rsid w:val="002C1872"/>
    <w:rsid w:val="002C1F13"/>
    <w:rsid w:val="002C1F32"/>
    <w:rsid w:val="002C3CE3"/>
    <w:rsid w:val="002C4884"/>
    <w:rsid w:val="002C4975"/>
    <w:rsid w:val="002C4D89"/>
    <w:rsid w:val="002C4DC1"/>
    <w:rsid w:val="002C512E"/>
    <w:rsid w:val="002C6EAC"/>
    <w:rsid w:val="002C7257"/>
    <w:rsid w:val="002C7A8D"/>
    <w:rsid w:val="002C7F48"/>
    <w:rsid w:val="002D05B5"/>
    <w:rsid w:val="002D187F"/>
    <w:rsid w:val="002D4A32"/>
    <w:rsid w:val="002D4D41"/>
    <w:rsid w:val="002D523D"/>
    <w:rsid w:val="002D656A"/>
    <w:rsid w:val="002E06BD"/>
    <w:rsid w:val="002E55AE"/>
    <w:rsid w:val="002E5DE8"/>
    <w:rsid w:val="002E669E"/>
    <w:rsid w:val="002E6FB3"/>
    <w:rsid w:val="002E7160"/>
    <w:rsid w:val="002F0404"/>
    <w:rsid w:val="002F0D6D"/>
    <w:rsid w:val="002F10D5"/>
    <w:rsid w:val="002F2A79"/>
    <w:rsid w:val="002F2ED0"/>
    <w:rsid w:val="002F3160"/>
    <w:rsid w:val="002F44BA"/>
    <w:rsid w:val="002F47A5"/>
    <w:rsid w:val="002F5B8C"/>
    <w:rsid w:val="002F6E8B"/>
    <w:rsid w:val="002F78B6"/>
    <w:rsid w:val="003003E5"/>
    <w:rsid w:val="00300552"/>
    <w:rsid w:val="0030161A"/>
    <w:rsid w:val="00301B7E"/>
    <w:rsid w:val="00301E2D"/>
    <w:rsid w:val="003032E8"/>
    <w:rsid w:val="00305A53"/>
    <w:rsid w:val="003074F0"/>
    <w:rsid w:val="003115BC"/>
    <w:rsid w:val="00312A0D"/>
    <w:rsid w:val="00315094"/>
    <w:rsid w:val="00315302"/>
    <w:rsid w:val="0031589D"/>
    <w:rsid w:val="00316F22"/>
    <w:rsid w:val="003178DE"/>
    <w:rsid w:val="00321EB6"/>
    <w:rsid w:val="003237DD"/>
    <w:rsid w:val="00323D5D"/>
    <w:rsid w:val="00326B95"/>
    <w:rsid w:val="00327540"/>
    <w:rsid w:val="0033202A"/>
    <w:rsid w:val="00332717"/>
    <w:rsid w:val="00332B9B"/>
    <w:rsid w:val="00332DDC"/>
    <w:rsid w:val="00333E97"/>
    <w:rsid w:val="0033607D"/>
    <w:rsid w:val="003363F5"/>
    <w:rsid w:val="00336D80"/>
    <w:rsid w:val="00337756"/>
    <w:rsid w:val="003405C4"/>
    <w:rsid w:val="00342599"/>
    <w:rsid w:val="00343503"/>
    <w:rsid w:val="00344023"/>
    <w:rsid w:val="0034496C"/>
    <w:rsid w:val="00345500"/>
    <w:rsid w:val="0034552E"/>
    <w:rsid w:val="00346ED4"/>
    <w:rsid w:val="00350F02"/>
    <w:rsid w:val="003512FF"/>
    <w:rsid w:val="00351E0A"/>
    <w:rsid w:val="00352273"/>
    <w:rsid w:val="003538D6"/>
    <w:rsid w:val="003554FD"/>
    <w:rsid w:val="00355CBF"/>
    <w:rsid w:val="00356333"/>
    <w:rsid w:val="00356938"/>
    <w:rsid w:val="003571BE"/>
    <w:rsid w:val="0035785E"/>
    <w:rsid w:val="0035790E"/>
    <w:rsid w:val="00360380"/>
    <w:rsid w:val="0036169C"/>
    <w:rsid w:val="003616B5"/>
    <w:rsid w:val="00361DF5"/>
    <w:rsid w:val="00361FFF"/>
    <w:rsid w:val="003627A1"/>
    <w:rsid w:val="00363873"/>
    <w:rsid w:val="00366A49"/>
    <w:rsid w:val="00367721"/>
    <w:rsid w:val="00371482"/>
    <w:rsid w:val="00372885"/>
    <w:rsid w:val="00374332"/>
    <w:rsid w:val="0037695E"/>
    <w:rsid w:val="00376D22"/>
    <w:rsid w:val="00377347"/>
    <w:rsid w:val="0037759A"/>
    <w:rsid w:val="00377CC8"/>
    <w:rsid w:val="0038017B"/>
    <w:rsid w:val="0038493C"/>
    <w:rsid w:val="00385951"/>
    <w:rsid w:val="00385997"/>
    <w:rsid w:val="0038672F"/>
    <w:rsid w:val="003913DE"/>
    <w:rsid w:val="0039161C"/>
    <w:rsid w:val="00392808"/>
    <w:rsid w:val="0039424B"/>
    <w:rsid w:val="003942A4"/>
    <w:rsid w:val="003949D3"/>
    <w:rsid w:val="00395D27"/>
    <w:rsid w:val="00395FE3"/>
    <w:rsid w:val="003964D5"/>
    <w:rsid w:val="003A0F66"/>
    <w:rsid w:val="003A185A"/>
    <w:rsid w:val="003A1D07"/>
    <w:rsid w:val="003A1EC4"/>
    <w:rsid w:val="003A2125"/>
    <w:rsid w:val="003A2D01"/>
    <w:rsid w:val="003A696F"/>
    <w:rsid w:val="003B04F1"/>
    <w:rsid w:val="003B0D38"/>
    <w:rsid w:val="003B0E06"/>
    <w:rsid w:val="003B1609"/>
    <w:rsid w:val="003B1B1F"/>
    <w:rsid w:val="003B1ED1"/>
    <w:rsid w:val="003B376A"/>
    <w:rsid w:val="003B3C80"/>
    <w:rsid w:val="003B63B4"/>
    <w:rsid w:val="003B65AB"/>
    <w:rsid w:val="003B6F2D"/>
    <w:rsid w:val="003B76B1"/>
    <w:rsid w:val="003C0375"/>
    <w:rsid w:val="003C0FDE"/>
    <w:rsid w:val="003C113D"/>
    <w:rsid w:val="003C1827"/>
    <w:rsid w:val="003C20F2"/>
    <w:rsid w:val="003C3041"/>
    <w:rsid w:val="003C35D2"/>
    <w:rsid w:val="003C3DAA"/>
    <w:rsid w:val="003C4B63"/>
    <w:rsid w:val="003C560D"/>
    <w:rsid w:val="003C6936"/>
    <w:rsid w:val="003D0373"/>
    <w:rsid w:val="003D05AC"/>
    <w:rsid w:val="003D05AF"/>
    <w:rsid w:val="003D0BDF"/>
    <w:rsid w:val="003D23A5"/>
    <w:rsid w:val="003D2D41"/>
    <w:rsid w:val="003D4561"/>
    <w:rsid w:val="003D492E"/>
    <w:rsid w:val="003D5B47"/>
    <w:rsid w:val="003D61C6"/>
    <w:rsid w:val="003D7DAE"/>
    <w:rsid w:val="003D7FE5"/>
    <w:rsid w:val="003E0403"/>
    <w:rsid w:val="003E1412"/>
    <w:rsid w:val="003E1AB1"/>
    <w:rsid w:val="003E1E0D"/>
    <w:rsid w:val="003E3160"/>
    <w:rsid w:val="003E3812"/>
    <w:rsid w:val="003E40AF"/>
    <w:rsid w:val="003E4688"/>
    <w:rsid w:val="003E4ECE"/>
    <w:rsid w:val="003E51AD"/>
    <w:rsid w:val="003E65EA"/>
    <w:rsid w:val="003E7056"/>
    <w:rsid w:val="003E7D51"/>
    <w:rsid w:val="003F0F3E"/>
    <w:rsid w:val="003F23CB"/>
    <w:rsid w:val="003F255F"/>
    <w:rsid w:val="003F26CD"/>
    <w:rsid w:val="003F319F"/>
    <w:rsid w:val="003F3D4A"/>
    <w:rsid w:val="003F6CA0"/>
    <w:rsid w:val="003F7266"/>
    <w:rsid w:val="003F75BE"/>
    <w:rsid w:val="003F7601"/>
    <w:rsid w:val="00401E7B"/>
    <w:rsid w:val="00402C54"/>
    <w:rsid w:val="004032C7"/>
    <w:rsid w:val="00404A80"/>
    <w:rsid w:val="00404F6B"/>
    <w:rsid w:val="0040501D"/>
    <w:rsid w:val="00405EFE"/>
    <w:rsid w:val="004069BB"/>
    <w:rsid w:val="00407CFD"/>
    <w:rsid w:val="004104BE"/>
    <w:rsid w:val="004104E8"/>
    <w:rsid w:val="00410A69"/>
    <w:rsid w:val="00411C34"/>
    <w:rsid w:val="0041207F"/>
    <w:rsid w:val="00414643"/>
    <w:rsid w:val="00414F03"/>
    <w:rsid w:val="004172E2"/>
    <w:rsid w:val="00420197"/>
    <w:rsid w:val="00420835"/>
    <w:rsid w:val="00420AFD"/>
    <w:rsid w:val="00420B28"/>
    <w:rsid w:val="00421421"/>
    <w:rsid w:val="00426ADB"/>
    <w:rsid w:val="00426D2C"/>
    <w:rsid w:val="00427392"/>
    <w:rsid w:val="00427410"/>
    <w:rsid w:val="00427827"/>
    <w:rsid w:val="0043001D"/>
    <w:rsid w:val="00432CC3"/>
    <w:rsid w:val="004336F0"/>
    <w:rsid w:val="00435185"/>
    <w:rsid w:val="00442F81"/>
    <w:rsid w:val="00443DE5"/>
    <w:rsid w:val="0044582C"/>
    <w:rsid w:val="00445D3D"/>
    <w:rsid w:val="00447108"/>
    <w:rsid w:val="0044749A"/>
    <w:rsid w:val="0044751F"/>
    <w:rsid w:val="004502B0"/>
    <w:rsid w:val="00452ACF"/>
    <w:rsid w:val="004540AE"/>
    <w:rsid w:val="004544D2"/>
    <w:rsid w:val="00455979"/>
    <w:rsid w:val="004561EE"/>
    <w:rsid w:val="00457B99"/>
    <w:rsid w:val="004632DC"/>
    <w:rsid w:val="00463D11"/>
    <w:rsid w:val="00464392"/>
    <w:rsid w:val="0046475E"/>
    <w:rsid w:val="00465FA7"/>
    <w:rsid w:val="004718CB"/>
    <w:rsid w:val="00472B39"/>
    <w:rsid w:val="00473A77"/>
    <w:rsid w:val="00474BC3"/>
    <w:rsid w:val="00475715"/>
    <w:rsid w:val="00476567"/>
    <w:rsid w:val="00476C95"/>
    <w:rsid w:val="00477482"/>
    <w:rsid w:val="00481407"/>
    <w:rsid w:val="004823A5"/>
    <w:rsid w:val="004836C0"/>
    <w:rsid w:val="00483B76"/>
    <w:rsid w:val="00483D9F"/>
    <w:rsid w:val="00485529"/>
    <w:rsid w:val="004861D0"/>
    <w:rsid w:val="00486D13"/>
    <w:rsid w:val="00487128"/>
    <w:rsid w:val="00487E53"/>
    <w:rsid w:val="00490A2E"/>
    <w:rsid w:val="00490DD4"/>
    <w:rsid w:val="00491D27"/>
    <w:rsid w:val="00493F5E"/>
    <w:rsid w:val="004942B3"/>
    <w:rsid w:val="004945B6"/>
    <w:rsid w:val="00495667"/>
    <w:rsid w:val="004961F5"/>
    <w:rsid w:val="00497E0D"/>
    <w:rsid w:val="004A0D08"/>
    <w:rsid w:val="004A1288"/>
    <w:rsid w:val="004A14A7"/>
    <w:rsid w:val="004A345C"/>
    <w:rsid w:val="004A3FAC"/>
    <w:rsid w:val="004A468C"/>
    <w:rsid w:val="004A4694"/>
    <w:rsid w:val="004A5537"/>
    <w:rsid w:val="004A558C"/>
    <w:rsid w:val="004A68E9"/>
    <w:rsid w:val="004A7CEA"/>
    <w:rsid w:val="004B0819"/>
    <w:rsid w:val="004B1797"/>
    <w:rsid w:val="004B196F"/>
    <w:rsid w:val="004B1ED4"/>
    <w:rsid w:val="004B33ED"/>
    <w:rsid w:val="004B40CB"/>
    <w:rsid w:val="004B4997"/>
    <w:rsid w:val="004B5E15"/>
    <w:rsid w:val="004B5E61"/>
    <w:rsid w:val="004B747D"/>
    <w:rsid w:val="004B7D19"/>
    <w:rsid w:val="004C12F6"/>
    <w:rsid w:val="004C2D01"/>
    <w:rsid w:val="004C3394"/>
    <w:rsid w:val="004C3F9E"/>
    <w:rsid w:val="004C4107"/>
    <w:rsid w:val="004C4E6E"/>
    <w:rsid w:val="004C58CE"/>
    <w:rsid w:val="004C5D7E"/>
    <w:rsid w:val="004C681A"/>
    <w:rsid w:val="004C70F6"/>
    <w:rsid w:val="004C74A2"/>
    <w:rsid w:val="004D184F"/>
    <w:rsid w:val="004D1C3A"/>
    <w:rsid w:val="004D1E1E"/>
    <w:rsid w:val="004D4560"/>
    <w:rsid w:val="004D51CD"/>
    <w:rsid w:val="004E1421"/>
    <w:rsid w:val="004E3FFA"/>
    <w:rsid w:val="004E4985"/>
    <w:rsid w:val="004E4D47"/>
    <w:rsid w:val="004E4F2F"/>
    <w:rsid w:val="004E578A"/>
    <w:rsid w:val="004E6403"/>
    <w:rsid w:val="004E65D7"/>
    <w:rsid w:val="004E7416"/>
    <w:rsid w:val="004E7E9C"/>
    <w:rsid w:val="004F179E"/>
    <w:rsid w:val="004F1C69"/>
    <w:rsid w:val="004F23C8"/>
    <w:rsid w:val="004F401E"/>
    <w:rsid w:val="004F4E79"/>
    <w:rsid w:val="004F5DAC"/>
    <w:rsid w:val="004F73BC"/>
    <w:rsid w:val="004F73E1"/>
    <w:rsid w:val="004F7408"/>
    <w:rsid w:val="0050173C"/>
    <w:rsid w:val="0050434F"/>
    <w:rsid w:val="00504C29"/>
    <w:rsid w:val="00505419"/>
    <w:rsid w:val="00505B59"/>
    <w:rsid w:val="00506C52"/>
    <w:rsid w:val="005071BC"/>
    <w:rsid w:val="00507339"/>
    <w:rsid w:val="00507DDE"/>
    <w:rsid w:val="00510492"/>
    <w:rsid w:val="00511004"/>
    <w:rsid w:val="00511A9B"/>
    <w:rsid w:val="00512166"/>
    <w:rsid w:val="005149D7"/>
    <w:rsid w:val="0051534F"/>
    <w:rsid w:val="005167FF"/>
    <w:rsid w:val="005171ED"/>
    <w:rsid w:val="00520645"/>
    <w:rsid w:val="00524354"/>
    <w:rsid w:val="005245DD"/>
    <w:rsid w:val="00524A3A"/>
    <w:rsid w:val="00526431"/>
    <w:rsid w:val="00526AB3"/>
    <w:rsid w:val="00526D74"/>
    <w:rsid w:val="0052735A"/>
    <w:rsid w:val="00527C51"/>
    <w:rsid w:val="00527E90"/>
    <w:rsid w:val="00530391"/>
    <w:rsid w:val="0053093D"/>
    <w:rsid w:val="00530CEC"/>
    <w:rsid w:val="00530D17"/>
    <w:rsid w:val="00531049"/>
    <w:rsid w:val="00532727"/>
    <w:rsid w:val="00532A0E"/>
    <w:rsid w:val="0053313F"/>
    <w:rsid w:val="00533523"/>
    <w:rsid w:val="00533CFC"/>
    <w:rsid w:val="00533F24"/>
    <w:rsid w:val="00534E0D"/>
    <w:rsid w:val="005404C0"/>
    <w:rsid w:val="0054129D"/>
    <w:rsid w:val="00541391"/>
    <w:rsid w:val="00541F6A"/>
    <w:rsid w:val="00543FDA"/>
    <w:rsid w:val="005443B6"/>
    <w:rsid w:val="00547FA7"/>
    <w:rsid w:val="00553EAF"/>
    <w:rsid w:val="00553ECF"/>
    <w:rsid w:val="005545F4"/>
    <w:rsid w:val="00555F8B"/>
    <w:rsid w:val="00556330"/>
    <w:rsid w:val="00556382"/>
    <w:rsid w:val="00556569"/>
    <w:rsid w:val="00560031"/>
    <w:rsid w:val="00560E25"/>
    <w:rsid w:val="00562463"/>
    <w:rsid w:val="005627AC"/>
    <w:rsid w:val="00562A1C"/>
    <w:rsid w:val="00563656"/>
    <w:rsid w:val="00563807"/>
    <w:rsid w:val="00565315"/>
    <w:rsid w:val="0056647D"/>
    <w:rsid w:val="0056692B"/>
    <w:rsid w:val="005669CF"/>
    <w:rsid w:val="00566CBF"/>
    <w:rsid w:val="00570730"/>
    <w:rsid w:val="00570DA2"/>
    <w:rsid w:val="0057136A"/>
    <w:rsid w:val="00572970"/>
    <w:rsid w:val="00572BA4"/>
    <w:rsid w:val="0057505D"/>
    <w:rsid w:val="00575327"/>
    <w:rsid w:val="0057607A"/>
    <w:rsid w:val="00576438"/>
    <w:rsid w:val="00581FDD"/>
    <w:rsid w:val="005821EB"/>
    <w:rsid w:val="00582620"/>
    <w:rsid w:val="00582B81"/>
    <w:rsid w:val="00582E13"/>
    <w:rsid w:val="00583B35"/>
    <w:rsid w:val="005846AC"/>
    <w:rsid w:val="00585ECA"/>
    <w:rsid w:val="00586560"/>
    <w:rsid w:val="005924E7"/>
    <w:rsid w:val="00592637"/>
    <w:rsid w:val="00593AC3"/>
    <w:rsid w:val="00593B1E"/>
    <w:rsid w:val="00594339"/>
    <w:rsid w:val="00595AE1"/>
    <w:rsid w:val="00596086"/>
    <w:rsid w:val="00596CEA"/>
    <w:rsid w:val="005973A5"/>
    <w:rsid w:val="005973C3"/>
    <w:rsid w:val="005978BB"/>
    <w:rsid w:val="00597AC2"/>
    <w:rsid w:val="005A0616"/>
    <w:rsid w:val="005A1EAE"/>
    <w:rsid w:val="005A25F7"/>
    <w:rsid w:val="005A318F"/>
    <w:rsid w:val="005A5EDC"/>
    <w:rsid w:val="005A650B"/>
    <w:rsid w:val="005A7BE2"/>
    <w:rsid w:val="005B2207"/>
    <w:rsid w:val="005B2C28"/>
    <w:rsid w:val="005B333C"/>
    <w:rsid w:val="005B5A71"/>
    <w:rsid w:val="005B6899"/>
    <w:rsid w:val="005B6FD6"/>
    <w:rsid w:val="005B7438"/>
    <w:rsid w:val="005C0FB5"/>
    <w:rsid w:val="005C0FDD"/>
    <w:rsid w:val="005C4580"/>
    <w:rsid w:val="005C4E0D"/>
    <w:rsid w:val="005C560F"/>
    <w:rsid w:val="005C7E13"/>
    <w:rsid w:val="005D04D9"/>
    <w:rsid w:val="005D0CB4"/>
    <w:rsid w:val="005D2596"/>
    <w:rsid w:val="005D45DD"/>
    <w:rsid w:val="005E1C6F"/>
    <w:rsid w:val="005E2BB4"/>
    <w:rsid w:val="005E3C0E"/>
    <w:rsid w:val="005E54F9"/>
    <w:rsid w:val="005E6028"/>
    <w:rsid w:val="005E60CF"/>
    <w:rsid w:val="005E6327"/>
    <w:rsid w:val="005F100F"/>
    <w:rsid w:val="005F138A"/>
    <w:rsid w:val="005F219D"/>
    <w:rsid w:val="005F289B"/>
    <w:rsid w:val="005F3303"/>
    <w:rsid w:val="005F3359"/>
    <w:rsid w:val="005F36BC"/>
    <w:rsid w:val="005F3F39"/>
    <w:rsid w:val="005F408F"/>
    <w:rsid w:val="005F40BA"/>
    <w:rsid w:val="005F457D"/>
    <w:rsid w:val="005F5F68"/>
    <w:rsid w:val="005F637A"/>
    <w:rsid w:val="005F71CD"/>
    <w:rsid w:val="005F7617"/>
    <w:rsid w:val="00601554"/>
    <w:rsid w:val="006026E0"/>
    <w:rsid w:val="00606D2E"/>
    <w:rsid w:val="00606F08"/>
    <w:rsid w:val="006113E3"/>
    <w:rsid w:val="00611981"/>
    <w:rsid w:val="00611EA1"/>
    <w:rsid w:val="00612642"/>
    <w:rsid w:val="00613965"/>
    <w:rsid w:val="00613F00"/>
    <w:rsid w:val="006147B6"/>
    <w:rsid w:val="00614D3F"/>
    <w:rsid w:val="0062164C"/>
    <w:rsid w:val="00621D42"/>
    <w:rsid w:val="006222C7"/>
    <w:rsid w:val="00623951"/>
    <w:rsid w:val="006253DE"/>
    <w:rsid w:val="00625C42"/>
    <w:rsid w:val="00627451"/>
    <w:rsid w:val="00627782"/>
    <w:rsid w:val="00630604"/>
    <w:rsid w:val="0063088D"/>
    <w:rsid w:val="00630956"/>
    <w:rsid w:val="0063429B"/>
    <w:rsid w:val="006346FC"/>
    <w:rsid w:val="00634895"/>
    <w:rsid w:val="00634D78"/>
    <w:rsid w:val="00635F9E"/>
    <w:rsid w:val="00636519"/>
    <w:rsid w:val="00636E59"/>
    <w:rsid w:val="00636EFF"/>
    <w:rsid w:val="0063750A"/>
    <w:rsid w:val="00637A10"/>
    <w:rsid w:val="00640991"/>
    <w:rsid w:val="00641486"/>
    <w:rsid w:val="00641784"/>
    <w:rsid w:val="00642542"/>
    <w:rsid w:val="006427F4"/>
    <w:rsid w:val="00642AD3"/>
    <w:rsid w:val="006430ED"/>
    <w:rsid w:val="00643553"/>
    <w:rsid w:val="00643D3D"/>
    <w:rsid w:val="006447CD"/>
    <w:rsid w:val="006470C2"/>
    <w:rsid w:val="006471CE"/>
    <w:rsid w:val="00647ADC"/>
    <w:rsid w:val="006507DC"/>
    <w:rsid w:val="006509F5"/>
    <w:rsid w:val="00650E32"/>
    <w:rsid w:val="00651418"/>
    <w:rsid w:val="00652D3F"/>
    <w:rsid w:val="00653C65"/>
    <w:rsid w:val="00654502"/>
    <w:rsid w:val="00654B1F"/>
    <w:rsid w:val="00654F2F"/>
    <w:rsid w:val="00655112"/>
    <w:rsid w:val="00657AAD"/>
    <w:rsid w:val="0066051E"/>
    <w:rsid w:val="00660F9D"/>
    <w:rsid w:val="006610FA"/>
    <w:rsid w:val="0066149A"/>
    <w:rsid w:val="00663B32"/>
    <w:rsid w:val="00663F33"/>
    <w:rsid w:val="00664252"/>
    <w:rsid w:val="00664AFF"/>
    <w:rsid w:val="0066627F"/>
    <w:rsid w:val="006663E8"/>
    <w:rsid w:val="006667AC"/>
    <w:rsid w:val="006667E6"/>
    <w:rsid w:val="0066684E"/>
    <w:rsid w:val="00670E86"/>
    <w:rsid w:val="006724D1"/>
    <w:rsid w:val="00672ED4"/>
    <w:rsid w:val="00673A3A"/>
    <w:rsid w:val="006764AB"/>
    <w:rsid w:val="0067748A"/>
    <w:rsid w:val="006800E0"/>
    <w:rsid w:val="0068075D"/>
    <w:rsid w:val="00681257"/>
    <w:rsid w:val="0068142B"/>
    <w:rsid w:val="006815CA"/>
    <w:rsid w:val="0068170C"/>
    <w:rsid w:val="00683F7B"/>
    <w:rsid w:val="00684648"/>
    <w:rsid w:val="0068524E"/>
    <w:rsid w:val="00685607"/>
    <w:rsid w:val="006857C2"/>
    <w:rsid w:val="0068607E"/>
    <w:rsid w:val="0068724F"/>
    <w:rsid w:val="00687F09"/>
    <w:rsid w:val="006903E4"/>
    <w:rsid w:val="006907F2"/>
    <w:rsid w:val="006937B0"/>
    <w:rsid w:val="00694317"/>
    <w:rsid w:val="00694566"/>
    <w:rsid w:val="006953A3"/>
    <w:rsid w:val="0069606D"/>
    <w:rsid w:val="0069774E"/>
    <w:rsid w:val="00697C49"/>
    <w:rsid w:val="006A0ACC"/>
    <w:rsid w:val="006A0D57"/>
    <w:rsid w:val="006A13F2"/>
    <w:rsid w:val="006A2222"/>
    <w:rsid w:val="006A2AE3"/>
    <w:rsid w:val="006A2C00"/>
    <w:rsid w:val="006A2DF8"/>
    <w:rsid w:val="006A4C0E"/>
    <w:rsid w:val="006A6987"/>
    <w:rsid w:val="006A7399"/>
    <w:rsid w:val="006A7FF2"/>
    <w:rsid w:val="006B1D6F"/>
    <w:rsid w:val="006B2374"/>
    <w:rsid w:val="006B2E52"/>
    <w:rsid w:val="006B3F66"/>
    <w:rsid w:val="006B4156"/>
    <w:rsid w:val="006B4E0A"/>
    <w:rsid w:val="006B53C8"/>
    <w:rsid w:val="006B677F"/>
    <w:rsid w:val="006B6C9A"/>
    <w:rsid w:val="006C07F9"/>
    <w:rsid w:val="006C0B0C"/>
    <w:rsid w:val="006C3E66"/>
    <w:rsid w:val="006C3FD8"/>
    <w:rsid w:val="006C4984"/>
    <w:rsid w:val="006C4F5C"/>
    <w:rsid w:val="006C53A4"/>
    <w:rsid w:val="006C77E8"/>
    <w:rsid w:val="006D3993"/>
    <w:rsid w:val="006D544B"/>
    <w:rsid w:val="006D5748"/>
    <w:rsid w:val="006D5C14"/>
    <w:rsid w:val="006D6470"/>
    <w:rsid w:val="006D64DD"/>
    <w:rsid w:val="006D7932"/>
    <w:rsid w:val="006E11E8"/>
    <w:rsid w:val="006E15DB"/>
    <w:rsid w:val="006E216C"/>
    <w:rsid w:val="006E3609"/>
    <w:rsid w:val="006E3D44"/>
    <w:rsid w:val="006E41C6"/>
    <w:rsid w:val="006E482F"/>
    <w:rsid w:val="006E6812"/>
    <w:rsid w:val="006F0007"/>
    <w:rsid w:val="006F15DA"/>
    <w:rsid w:val="006F288E"/>
    <w:rsid w:val="006F54B2"/>
    <w:rsid w:val="006F5710"/>
    <w:rsid w:val="006F5724"/>
    <w:rsid w:val="006F5803"/>
    <w:rsid w:val="006F5AD4"/>
    <w:rsid w:val="006F6535"/>
    <w:rsid w:val="006F6789"/>
    <w:rsid w:val="00700450"/>
    <w:rsid w:val="00700BBE"/>
    <w:rsid w:val="007016A9"/>
    <w:rsid w:val="00702414"/>
    <w:rsid w:val="00702D09"/>
    <w:rsid w:val="00702F63"/>
    <w:rsid w:val="00703453"/>
    <w:rsid w:val="00704AB9"/>
    <w:rsid w:val="00705A7C"/>
    <w:rsid w:val="00706ADE"/>
    <w:rsid w:val="00706D05"/>
    <w:rsid w:val="00706E8F"/>
    <w:rsid w:val="00707BD1"/>
    <w:rsid w:val="00707C3C"/>
    <w:rsid w:val="00707DE9"/>
    <w:rsid w:val="00710163"/>
    <w:rsid w:val="007124D0"/>
    <w:rsid w:val="007127A8"/>
    <w:rsid w:val="007129F8"/>
    <w:rsid w:val="00713E53"/>
    <w:rsid w:val="007141ED"/>
    <w:rsid w:val="0071554B"/>
    <w:rsid w:val="007204D6"/>
    <w:rsid w:val="00721E20"/>
    <w:rsid w:val="00724A66"/>
    <w:rsid w:val="00724B65"/>
    <w:rsid w:val="0072513F"/>
    <w:rsid w:val="00727753"/>
    <w:rsid w:val="00727AF8"/>
    <w:rsid w:val="00730198"/>
    <w:rsid w:val="007301B0"/>
    <w:rsid w:val="0073023C"/>
    <w:rsid w:val="007303A3"/>
    <w:rsid w:val="00730AC6"/>
    <w:rsid w:val="00730FF7"/>
    <w:rsid w:val="00731C83"/>
    <w:rsid w:val="00732C5E"/>
    <w:rsid w:val="00732FAE"/>
    <w:rsid w:val="00734BFD"/>
    <w:rsid w:val="0073579B"/>
    <w:rsid w:val="007363FE"/>
    <w:rsid w:val="007368A4"/>
    <w:rsid w:val="00736B0F"/>
    <w:rsid w:val="007379B8"/>
    <w:rsid w:val="00740318"/>
    <w:rsid w:val="00741012"/>
    <w:rsid w:val="00742196"/>
    <w:rsid w:val="00742684"/>
    <w:rsid w:val="00742CBC"/>
    <w:rsid w:val="00743437"/>
    <w:rsid w:val="007444A8"/>
    <w:rsid w:val="00744616"/>
    <w:rsid w:val="00745035"/>
    <w:rsid w:val="007451A8"/>
    <w:rsid w:val="00747616"/>
    <w:rsid w:val="00750201"/>
    <w:rsid w:val="00751128"/>
    <w:rsid w:val="0075122E"/>
    <w:rsid w:val="00752094"/>
    <w:rsid w:val="00753AF1"/>
    <w:rsid w:val="00754A96"/>
    <w:rsid w:val="00755484"/>
    <w:rsid w:val="00755C18"/>
    <w:rsid w:val="00755D5D"/>
    <w:rsid w:val="00757945"/>
    <w:rsid w:val="00757F99"/>
    <w:rsid w:val="00760604"/>
    <w:rsid w:val="00760E27"/>
    <w:rsid w:val="00764EF5"/>
    <w:rsid w:val="007652FE"/>
    <w:rsid w:val="00765CE0"/>
    <w:rsid w:val="007663C6"/>
    <w:rsid w:val="00770A2C"/>
    <w:rsid w:val="00770CE7"/>
    <w:rsid w:val="00771A6C"/>
    <w:rsid w:val="00771C2D"/>
    <w:rsid w:val="007720FB"/>
    <w:rsid w:val="00774534"/>
    <w:rsid w:val="00774702"/>
    <w:rsid w:val="007748D0"/>
    <w:rsid w:val="00776B26"/>
    <w:rsid w:val="00776F88"/>
    <w:rsid w:val="00780BD4"/>
    <w:rsid w:val="00780DC6"/>
    <w:rsid w:val="0078158E"/>
    <w:rsid w:val="00781771"/>
    <w:rsid w:val="007818C2"/>
    <w:rsid w:val="00783E99"/>
    <w:rsid w:val="00784EE6"/>
    <w:rsid w:val="00785805"/>
    <w:rsid w:val="007858F0"/>
    <w:rsid w:val="0078617C"/>
    <w:rsid w:val="0078647B"/>
    <w:rsid w:val="00787ED6"/>
    <w:rsid w:val="00790CCA"/>
    <w:rsid w:val="00791E74"/>
    <w:rsid w:val="00792C0C"/>
    <w:rsid w:val="0079360D"/>
    <w:rsid w:val="00793786"/>
    <w:rsid w:val="00793942"/>
    <w:rsid w:val="00793E4E"/>
    <w:rsid w:val="007944DC"/>
    <w:rsid w:val="0079494F"/>
    <w:rsid w:val="007970EE"/>
    <w:rsid w:val="00797487"/>
    <w:rsid w:val="00797A4A"/>
    <w:rsid w:val="00797F92"/>
    <w:rsid w:val="007A0754"/>
    <w:rsid w:val="007A2754"/>
    <w:rsid w:val="007A39E5"/>
    <w:rsid w:val="007A4011"/>
    <w:rsid w:val="007A427A"/>
    <w:rsid w:val="007A443E"/>
    <w:rsid w:val="007A65FC"/>
    <w:rsid w:val="007B097E"/>
    <w:rsid w:val="007B1150"/>
    <w:rsid w:val="007B1BE6"/>
    <w:rsid w:val="007B52BE"/>
    <w:rsid w:val="007B5580"/>
    <w:rsid w:val="007B69B9"/>
    <w:rsid w:val="007C004B"/>
    <w:rsid w:val="007C0D0B"/>
    <w:rsid w:val="007C184A"/>
    <w:rsid w:val="007C28BC"/>
    <w:rsid w:val="007C2BE5"/>
    <w:rsid w:val="007C2EE0"/>
    <w:rsid w:val="007C374B"/>
    <w:rsid w:val="007C3CB6"/>
    <w:rsid w:val="007C4357"/>
    <w:rsid w:val="007C4501"/>
    <w:rsid w:val="007C51DF"/>
    <w:rsid w:val="007C5AE4"/>
    <w:rsid w:val="007C6FCA"/>
    <w:rsid w:val="007D1A71"/>
    <w:rsid w:val="007D20C3"/>
    <w:rsid w:val="007D2121"/>
    <w:rsid w:val="007D2AB8"/>
    <w:rsid w:val="007D3378"/>
    <w:rsid w:val="007D5128"/>
    <w:rsid w:val="007D5272"/>
    <w:rsid w:val="007D53EE"/>
    <w:rsid w:val="007D5F5A"/>
    <w:rsid w:val="007D6ED9"/>
    <w:rsid w:val="007D70EE"/>
    <w:rsid w:val="007D72B6"/>
    <w:rsid w:val="007D7E19"/>
    <w:rsid w:val="007E0136"/>
    <w:rsid w:val="007E29DA"/>
    <w:rsid w:val="007E37C7"/>
    <w:rsid w:val="007E3A2F"/>
    <w:rsid w:val="007E3B5B"/>
    <w:rsid w:val="007E4D7D"/>
    <w:rsid w:val="007E4E96"/>
    <w:rsid w:val="007E555C"/>
    <w:rsid w:val="007E5691"/>
    <w:rsid w:val="007E6209"/>
    <w:rsid w:val="007E64F7"/>
    <w:rsid w:val="007F03D4"/>
    <w:rsid w:val="007F0B20"/>
    <w:rsid w:val="007F4A7B"/>
    <w:rsid w:val="007F58FF"/>
    <w:rsid w:val="007F6894"/>
    <w:rsid w:val="007F7391"/>
    <w:rsid w:val="007F73B0"/>
    <w:rsid w:val="007F7576"/>
    <w:rsid w:val="00800822"/>
    <w:rsid w:val="008014EB"/>
    <w:rsid w:val="008024CF"/>
    <w:rsid w:val="00802521"/>
    <w:rsid w:val="008028A9"/>
    <w:rsid w:val="008030D4"/>
    <w:rsid w:val="00803FE4"/>
    <w:rsid w:val="0080464E"/>
    <w:rsid w:val="008046A0"/>
    <w:rsid w:val="00804C76"/>
    <w:rsid w:val="00805188"/>
    <w:rsid w:val="00810EEF"/>
    <w:rsid w:val="00813352"/>
    <w:rsid w:val="00814E74"/>
    <w:rsid w:val="00816108"/>
    <w:rsid w:val="00816835"/>
    <w:rsid w:val="008177CF"/>
    <w:rsid w:val="00820E3E"/>
    <w:rsid w:val="008213FB"/>
    <w:rsid w:val="00821DA8"/>
    <w:rsid w:val="00821E37"/>
    <w:rsid w:val="008227AD"/>
    <w:rsid w:val="00822A20"/>
    <w:rsid w:val="00823161"/>
    <w:rsid w:val="0082460A"/>
    <w:rsid w:val="0082590B"/>
    <w:rsid w:val="00825FF2"/>
    <w:rsid w:val="00826A01"/>
    <w:rsid w:val="008307A3"/>
    <w:rsid w:val="00830FFA"/>
    <w:rsid w:val="00832110"/>
    <w:rsid w:val="00833467"/>
    <w:rsid w:val="00833FE1"/>
    <w:rsid w:val="00835349"/>
    <w:rsid w:val="0083662A"/>
    <w:rsid w:val="008367F7"/>
    <w:rsid w:val="00837111"/>
    <w:rsid w:val="00840CE7"/>
    <w:rsid w:val="0084183B"/>
    <w:rsid w:val="008427C2"/>
    <w:rsid w:val="00844A4E"/>
    <w:rsid w:val="008457E0"/>
    <w:rsid w:val="00846863"/>
    <w:rsid w:val="008515DF"/>
    <w:rsid w:val="0085272D"/>
    <w:rsid w:val="00852B81"/>
    <w:rsid w:val="00852CAB"/>
    <w:rsid w:val="00853935"/>
    <w:rsid w:val="00853ABF"/>
    <w:rsid w:val="00853B93"/>
    <w:rsid w:val="00853ED7"/>
    <w:rsid w:val="00854368"/>
    <w:rsid w:val="00855AAD"/>
    <w:rsid w:val="00857B89"/>
    <w:rsid w:val="00860335"/>
    <w:rsid w:val="008609BE"/>
    <w:rsid w:val="008611A4"/>
    <w:rsid w:val="00863185"/>
    <w:rsid w:val="008639D0"/>
    <w:rsid w:val="00864219"/>
    <w:rsid w:val="008644A9"/>
    <w:rsid w:val="00864649"/>
    <w:rsid w:val="0086484A"/>
    <w:rsid w:val="008656DD"/>
    <w:rsid w:val="00865E7A"/>
    <w:rsid w:val="0086748E"/>
    <w:rsid w:val="008677C7"/>
    <w:rsid w:val="00867F96"/>
    <w:rsid w:val="00870689"/>
    <w:rsid w:val="00872744"/>
    <w:rsid w:val="00873148"/>
    <w:rsid w:val="00873977"/>
    <w:rsid w:val="00873ED2"/>
    <w:rsid w:val="0087413A"/>
    <w:rsid w:val="00876B86"/>
    <w:rsid w:val="008810BB"/>
    <w:rsid w:val="0088134F"/>
    <w:rsid w:val="008820B5"/>
    <w:rsid w:val="008867B3"/>
    <w:rsid w:val="00887DC3"/>
    <w:rsid w:val="00887FC2"/>
    <w:rsid w:val="0089037E"/>
    <w:rsid w:val="00890CAD"/>
    <w:rsid w:val="00890D2A"/>
    <w:rsid w:val="00892C2B"/>
    <w:rsid w:val="00893AA5"/>
    <w:rsid w:val="00894005"/>
    <w:rsid w:val="00897227"/>
    <w:rsid w:val="008A0B6F"/>
    <w:rsid w:val="008A2133"/>
    <w:rsid w:val="008A4138"/>
    <w:rsid w:val="008A456C"/>
    <w:rsid w:val="008A547B"/>
    <w:rsid w:val="008A5868"/>
    <w:rsid w:val="008A7B10"/>
    <w:rsid w:val="008B1F8A"/>
    <w:rsid w:val="008B2243"/>
    <w:rsid w:val="008B5B31"/>
    <w:rsid w:val="008B5C8D"/>
    <w:rsid w:val="008B738E"/>
    <w:rsid w:val="008B79AA"/>
    <w:rsid w:val="008C15C0"/>
    <w:rsid w:val="008C2F92"/>
    <w:rsid w:val="008C460F"/>
    <w:rsid w:val="008C519E"/>
    <w:rsid w:val="008C54A7"/>
    <w:rsid w:val="008C59D8"/>
    <w:rsid w:val="008C5AE9"/>
    <w:rsid w:val="008D0718"/>
    <w:rsid w:val="008D2577"/>
    <w:rsid w:val="008D25D4"/>
    <w:rsid w:val="008D2E38"/>
    <w:rsid w:val="008D3548"/>
    <w:rsid w:val="008D35A6"/>
    <w:rsid w:val="008D4170"/>
    <w:rsid w:val="008D43B2"/>
    <w:rsid w:val="008D6482"/>
    <w:rsid w:val="008D689D"/>
    <w:rsid w:val="008E0B99"/>
    <w:rsid w:val="008E2D51"/>
    <w:rsid w:val="008E2D5C"/>
    <w:rsid w:val="008E4086"/>
    <w:rsid w:val="008E41CD"/>
    <w:rsid w:val="008E4761"/>
    <w:rsid w:val="008E5BA7"/>
    <w:rsid w:val="008E5DF8"/>
    <w:rsid w:val="008E767F"/>
    <w:rsid w:val="008F0BA8"/>
    <w:rsid w:val="008F0D2D"/>
    <w:rsid w:val="008F17AF"/>
    <w:rsid w:val="008F26C2"/>
    <w:rsid w:val="008F2710"/>
    <w:rsid w:val="008F322F"/>
    <w:rsid w:val="008F3438"/>
    <w:rsid w:val="008F4FE4"/>
    <w:rsid w:val="008F771A"/>
    <w:rsid w:val="008F7D8A"/>
    <w:rsid w:val="009016BF"/>
    <w:rsid w:val="0090201B"/>
    <w:rsid w:val="009030F7"/>
    <w:rsid w:val="00903371"/>
    <w:rsid w:val="009033B6"/>
    <w:rsid w:val="009044C1"/>
    <w:rsid w:val="009046DF"/>
    <w:rsid w:val="00905082"/>
    <w:rsid w:val="009050D0"/>
    <w:rsid w:val="00906578"/>
    <w:rsid w:val="00906B42"/>
    <w:rsid w:val="0090746E"/>
    <w:rsid w:val="00907D9F"/>
    <w:rsid w:val="00907E1D"/>
    <w:rsid w:val="00907E5E"/>
    <w:rsid w:val="00910722"/>
    <w:rsid w:val="00912A17"/>
    <w:rsid w:val="0092109A"/>
    <w:rsid w:val="009211CB"/>
    <w:rsid w:val="009214E0"/>
    <w:rsid w:val="00924CAC"/>
    <w:rsid w:val="0092649B"/>
    <w:rsid w:val="009270FA"/>
    <w:rsid w:val="009279E5"/>
    <w:rsid w:val="0093180F"/>
    <w:rsid w:val="00931BB5"/>
    <w:rsid w:val="00931ED6"/>
    <w:rsid w:val="0093295B"/>
    <w:rsid w:val="009350FF"/>
    <w:rsid w:val="0093661E"/>
    <w:rsid w:val="00937021"/>
    <w:rsid w:val="009371A7"/>
    <w:rsid w:val="0094320F"/>
    <w:rsid w:val="00945B31"/>
    <w:rsid w:val="0094695C"/>
    <w:rsid w:val="00950B59"/>
    <w:rsid w:val="00950E2C"/>
    <w:rsid w:val="00951389"/>
    <w:rsid w:val="0095203E"/>
    <w:rsid w:val="009551DC"/>
    <w:rsid w:val="009553A2"/>
    <w:rsid w:val="009554DE"/>
    <w:rsid w:val="0095619F"/>
    <w:rsid w:val="00956218"/>
    <w:rsid w:val="00957893"/>
    <w:rsid w:val="00957B03"/>
    <w:rsid w:val="0096041A"/>
    <w:rsid w:val="00960420"/>
    <w:rsid w:val="00960560"/>
    <w:rsid w:val="00961430"/>
    <w:rsid w:val="00961E1E"/>
    <w:rsid w:val="009620F4"/>
    <w:rsid w:val="0096300B"/>
    <w:rsid w:val="00963BEC"/>
    <w:rsid w:val="00963EFE"/>
    <w:rsid w:val="00964112"/>
    <w:rsid w:val="009663B2"/>
    <w:rsid w:val="0096727E"/>
    <w:rsid w:val="00970548"/>
    <w:rsid w:val="00971466"/>
    <w:rsid w:val="00974198"/>
    <w:rsid w:val="00974951"/>
    <w:rsid w:val="009760AE"/>
    <w:rsid w:val="009761D5"/>
    <w:rsid w:val="00976D98"/>
    <w:rsid w:val="00976ECD"/>
    <w:rsid w:val="00982708"/>
    <w:rsid w:val="0098378B"/>
    <w:rsid w:val="0098399C"/>
    <w:rsid w:val="00984D6A"/>
    <w:rsid w:val="00984E96"/>
    <w:rsid w:val="009862B8"/>
    <w:rsid w:val="00986665"/>
    <w:rsid w:val="00986CB8"/>
    <w:rsid w:val="00987B80"/>
    <w:rsid w:val="00990A69"/>
    <w:rsid w:val="00992E09"/>
    <w:rsid w:val="0099344B"/>
    <w:rsid w:val="00994901"/>
    <w:rsid w:val="0099491C"/>
    <w:rsid w:val="009949EE"/>
    <w:rsid w:val="00994A7A"/>
    <w:rsid w:val="0099597E"/>
    <w:rsid w:val="00995E22"/>
    <w:rsid w:val="00996443"/>
    <w:rsid w:val="00996BF6"/>
    <w:rsid w:val="00996DD1"/>
    <w:rsid w:val="00997F37"/>
    <w:rsid w:val="009A12D9"/>
    <w:rsid w:val="009A1C88"/>
    <w:rsid w:val="009A3526"/>
    <w:rsid w:val="009A5F2B"/>
    <w:rsid w:val="009A787B"/>
    <w:rsid w:val="009B1A31"/>
    <w:rsid w:val="009B2CA6"/>
    <w:rsid w:val="009B43DC"/>
    <w:rsid w:val="009B6507"/>
    <w:rsid w:val="009B6FA1"/>
    <w:rsid w:val="009C0785"/>
    <w:rsid w:val="009C16C9"/>
    <w:rsid w:val="009C1A60"/>
    <w:rsid w:val="009C57C5"/>
    <w:rsid w:val="009C5DF8"/>
    <w:rsid w:val="009C6542"/>
    <w:rsid w:val="009C6E2F"/>
    <w:rsid w:val="009C6E60"/>
    <w:rsid w:val="009D0D6F"/>
    <w:rsid w:val="009D288C"/>
    <w:rsid w:val="009D3DFD"/>
    <w:rsid w:val="009D4FC7"/>
    <w:rsid w:val="009D4FD0"/>
    <w:rsid w:val="009D5754"/>
    <w:rsid w:val="009D6253"/>
    <w:rsid w:val="009D70F0"/>
    <w:rsid w:val="009D781C"/>
    <w:rsid w:val="009E115C"/>
    <w:rsid w:val="009E171D"/>
    <w:rsid w:val="009E28FA"/>
    <w:rsid w:val="009E2C43"/>
    <w:rsid w:val="009E39F0"/>
    <w:rsid w:val="009E5C9F"/>
    <w:rsid w:val="009E6463"/>
    <w:rsid w:val="009E67B0"/>
    <w:rsid w:val="009E7017"/>
    <w:rsid w:val="009F166F"/>
    <w:rsid w:val="009F2AC0"/>
    <w:rsid w:val="009F5739"/>
    <w:rsid w:val="009F58EB"/>
    <w:rsid w:val="00A004E0"/>
    <w:rsid w:val="00A0295D"/>
    <w:rsid w:val="00A04304"/>
    <w:rsid w:val="00A0562F"/>
    <w:rsid w:val="00A060FA"/>
    <w:rsid w:val="00A07387"/>
    <w:rsid w:val="00A07D93"/>
    <w:rsid w:val="00A1124C"/>
    <w:rsid w:val="00A11619"/>
    <w:rsid w:val="00A1203A"/>
    <w:rsid w:val="00A1328F"/>
    <w:rsid w:val="00A1364B"/>
    <w:rsid w:val="00A151D6"/>
    <w:rsid w:val="00A152E2"/>
    <w:rsid w:val="00A161DE"/>
    <w:rsid w:val="00A17CF1"/>
    <w:rsid w:val="00A20E51"/>
    <w:rsid w:val="00A215A9"/>
    <w:rsid w:val="00A22B3E"/>
    <w:rsid w:val="00A22E82"/>
    <w:rsid w:val="00A232D4"/>
    <w:rsid w:val="00A25121"/>
    <w:rsid w:val="00A252C7"/>
    <w:rsid w:val="00A25976"/>
    <w:rsid w:val="00A26683"/>
    <w:rsid w:val="00A2685E"/>
    <w:rsid w:val="00A2724C"/>
    <w:rsid w:val="00A320AF"/>
    <w:rsid w:val="00A32E54"/>
    <w:rsid w:val="00A36B11"/>
    <w:rsid w:val="00A36C88"/>
    <w:rsid w:val="00A37F27"/>
    <w:rsid w:val="00A42125"/>
    <w:rsid w:val="00A44426"/>
    <w:rsid w:val="00A45889"/>
    <w:rsid w:val="00A45C4D"/>
    <w:rsid w:val="00A4609A"/>
    <w:rsid w:val="00A46780"/>
    <w:rsid w:val="00A46D6F"/>
    <w:rsid w:val="00A47038"/>
    <w:rsid w:val="00A47152"/>
    <w:rsid w:val="00A514BC"/>
    <w:rsid w:val="00A5154E"/>
    <w:rsid w:val="00A518B4"/>
    <w:rsid w:val="00A51B2C"/>
    <w:rsid w:val="00A51DE2"/>
    <w:rsid w:val="00A52112"/>
    <w:rsid w:val="00A522B7"/>
    <w:rsid w:val="00A5351D"/>
    <w:rsid w:val="00A544F6"/>
    <w:rsid w:val="00A545D1"/>
    <w:rsid w:val="00A55A09"/>
    <w:rsid w:val="00A572F2"/>
    <w:rsid w:val="00A60A5A"/>
    <w:rsid w:val="00A612E2"/>
    <w:rsid w:val="00A63800"/>
    <w:rsid w:val="00A63A64"/>
    <w:rsid w:val="00A64180"/>
    <w:rsid w:val="00A648CC"/>
    <w:rsid w:val="00A655B4"/>
    <w:rsid w:val="00A66910"/>
    <w:rsid w:val="00A66D4D"/>
    <w:rsid w:val="00A7086A"/>
    <w:rsid w:val="00A70A2A"/>
    <w:rsid w:val="00A7164A"/>
    <w:rsid w:val="00A72415"/>
    <w:rsid w:val="00A72CE5"/>
    <w:rsid w:val="00A73025"/>
    <w:rsid w:val="00A73073"/>
    <w:rsid w:val="00A73B0A"/>
    <w:rsid w:val="00A753FF"/>
    <w:rsid w:val="00A76436"/>
    <w:rsid w:val="00A80415"/>
    <w:rsid w:val="00A8087E"/>
    <w:rsid w:val="00A80A6A"/>
    <w:rsid w:val="00A81843"/>
    <w:rsid w:val="00A822DB"/>
    <w:rsid w:val="00A8338E"/>
    <w:rsid w:val="00A83FAC"/>
    <w:rsid w:val="00A84974"/>
    <w:rsid w:val="00A84C0C"/>
    <w:rsid w:val="00A850B1"/>
    <w:rsid w:val="00A879CB"/>
    <w:rsid w:val="00A9168D"/>
    <w:rsid w:val="00A918F7"/>
    <w:rsid w:val="00A9501A"/>
    <w:rsid w:val="00A9562D"/>
    <w:rsid w:val="00A958A3"/>
    <w:rsid w:val="00A95EDD"/>
    <w:rsid w:val="00A9756C"/>
    <w:rsid w:val="00A976FB"/>
    <w:rsid w:val="00AA0A11"/>
    <w:rsid w:val="00AA1CED"/>
    <w:rsid w:val="00AA57BB"/>
    <w:rsid w:val="00AA5805"/>
    <w:rsid w:val="00AA581E"/>
    <w:rsid w:val="00AA6EB1"/>
    <w:rsid w:val="00AA7851"/>
    <w:rsid w:val="00AB06FF"/>
    <w:rsid w:val="00AB3254"/>
    <w:rsid w:val="00AB4B47"/>
    <w:rsid w:val="00AB50CA"/>
    <w:rsid w:val="00AB5DAD"/>
    <w:rsid w:val="00AB6179"/>
    <w:rsid w:val="00AC1EAE"/>
    <w:rsid w:val="00AC228B"/>
    <w:rsid w:val="00AC29E2"/>
    <w:rsid w:val="00AC304C"/>
    <w:rsid w:val="00AC4D20"/>
    <w:rsid w:val="00AC6413"/>
    <w:rsid w:val="00AC68D9"/>
    <w:rsid w:val="00AD106C"/>
    <w:rsid w:val="00AD12D0"/>
    <w:rsid w:val="00AD1DD7"/>
    <w:rsid w:val="00AD25B9"/>
    <w:rsid w:val="00AD2BFC"/>
    <w:rsid w:val="00AD2EBF"/>
    <w:rsid w:val="00AD4005"/>
    <w:rsid w:val="00AD41F2"/>
    <w:rsid w:val="00AD4CB1"/>
    <w:rsid w:val="00AD5455"/>
    <w:rsid w:val="00AD5B57"/>
    <w:rsid w:val="00AD783E"/>
    <w:rsid w:val="00AE10AC"/>
    <w:rsid w:val="00AE1E56"/>
    <w:rsid w:val="00AE27E7"/>
    <w:rsid w:val="00AE2871"/>
    <w:rsid w:val="00AE38E5"/>
    <w:rsid w:val="00AE4667"/>
    <w:rsid w:val="00AE4774"/>
    <w:rsid w:val="00AE4DA4"/>
    <w:rsid w:val="00AE57F5"/>
    <w:rsid w:val="00AE5A88"/>
    <w:rsid w:val="00AE66D4"/>
    <w:rsid w:val="00AE6807"/>
    <w:rsid w:val="00AE7836"/>
    <w:rsid w:val="00AF03B5"/>
    <w:rsid w:val="00AF268B"/>
    <w:rsid w:val="00AF26D9"/>
    <w:rsid w:val="00AF2A20"/>
    <w:rsid w:val="00B00376"/>
    <w:rsid w:val="00B0039C"/>
    <w:rsid w:val="00B011FB"/>
    <w:rsid w:val="00B01616"/>
    <w:rsid w:val="00B01D56"/>
    <w:rsid w:val="00B03E9B"/>
    <w:rsid w:val="00B06637"/>
    <w:rsid w:val="00B069CD"/>
    <w:rsid w:val="00B069EB"/>
    <w:rsid w:val="00B06FA6"/>
    <w:rsid w:val="00B07BCB"/>
    <w:rsid w:val="00B12377"/>
    <w:rsid w:val="00B1263A"/>
    <w:rsid w:val="00B12664"/>
    <w:rsid w:val="00B12681"/>
    <w:rsid w:val="00B12855"/>
    <w:rsid w:val="00B12B05"/>
    <w:rsid w:val="00B12D90"/>
    <w:rsid w:val="00B13DBC"/>
    <w:rsid w:val="00B142D4"/>
    <w:rsid w:val="00B1444E"/>
    <w:rsid w:val="00B161BF"/>
    <w:rsid w:val="00B16EB3"/>
    <w:rsid w:val="00B173EB"/>
    <w:rsid w:val="00B17CC1"/>
    <w:rsid w:val="00B216B1"/>
    <w:rsid w:val="00B22499"/>
    <w:rsid w:val="00B23982"/>
    <w:rsid w:val="00B23FFD"/>
    <w:rsid w:val="00B26121"/>
    <w:rsid w:val="00B3067C"/>
    <w:rsid w:val="00B309E9"/>
    <w:rsid w:val="00B3354E"/>
    <w:rsid w:val="00B3514A"/>
    <w:rsid w:val="00B3550D"/>
    <w:rsid w:val="00B35545"/>
    <w:rsid w:val="00B35FE9"/>
    <w:rsid w:val="00B36D4E"/>
    <w:rsid w:val="00B36D5F"/>
    <w:rsid w:val="00B371B1"/>
    <w:rsid w:val="00B427BE"/>
    <w:rsid w:val="00B42FC3"/>
    <w:rsid w:val="00B4425D"/>
    <w:rsid w:val="00B44569"/>
    <w:rsid w:val="00B455A5"/>
    <w:rsid w:val="00B459E4"/>
    <w:rsid w:val="00B46739"/>
    <w:rsid w:val="00B47C20"/>
    <w:rsid w:val="00B47D07"/>
    <w:rsid w:val="00B516D0"/>
    <w:rsid w:val="00B522F4"/>
    <w:rsid w:val="00B533A4"/>
    <w:rsid w:val="00B536FE"/>
    <w:rsid w:val="00B53EAC"/>
    <w:rsid w:val="00B54075"/>
    <w:rsid w:val="00B569AD"/>
    <w:rsid w:val="00B56FD4"/>
    <w:rsid w:val="00B5711B"/>
    <w:rsid w:val="00B6003E"/>
    <w:rsid w:val="00B603ED"/>
    <w:rsid w:val="00B605BD"/>
    <w:rsid w:val="00B60829"/>
    <w:rsid w:val="00B617CC"/>
    <w:rsid w:val="00B62206"/>
    <w:rsid w:val="00B62902"/>
    <w:rsid w:val="00B634D8"/>
    <w:rsid w:val="00B63575"/>
    <w:rsid w:val="00B6367F"/>
    <w:rsid w:val="00B636A6"/>
    <w:rsid w:val="00B6408A"/>
    <w:rsid w:val="00B647F4"/>
    <w:rsid w:val="00B65C43"/>
    <w:rsid w:val="00B66824"/>
    <w:rsid w:val="00B6753C"/>
    <w:rsid w:val="00B7167B"/>
    <w:rsid w:val="00B71BB6"/>
    <w:rsid w:val="00B732C2"/>
    <w:rsid w:val="00B746B4"/>
    <w:rsid w:val="00B74AED"/>
    <w:rsid w:val="00B75127"/>
    <w:rsid w:val="00B77919"/>
    <w:rsid w:val="00B77A54"/>
    <w:rsid w:val="00B77D03"/>
    <w:rsid w:val="00B8014F"/>
    <w:rsid w:val="00B80B30"/>
    <w:rsid w:val="00B82261"/>
    <w:rsid w:val="00B827FA"/>
    <w:rsid w:val="00B82942"/>
    <w:rsid w:val="00B836DD"/>
    <w:rsid w:val="00B83A95"/>
    <w:rsid w:val="00B83E54"/>
    <w:rsid w:val="00B900D4"/>
    <w:rsid w:val="00B91199"/>
    <w:rsid w:val="00B913EE"/>
    <w:rsid w:val="00B91ED0"/>
    <w:rsid w:val="00B92222"/>
    <w:rsid w:val="00B92E50"/>
    <w:rsid w:val="00B93E00"/>
    <w:rsid w:val="00B94B1E"/>
    <w:rsid w:val="00B94BA5"/>
    <w:rsid w:val="00B96020"/>
    <w:rsid w:val="00B96D8E"/>
    <w:rsid w:val="00B97311"/>
    <w:rsid w:val="00B97BDD"/>
    <w:rsid w:val="00BA0367"/>
    <w:rsid w:val="00BA0E88"/>
    <w:rsid w:val="00BA157C"/>
    <w:rsid w:val="00BA18DC"/>
    <w:rsid w:val="00BA2819"/>
    <w:rsid w:val="00BA37AC"/>
    <w:rsid w:val="00BA49C8"/>
    <w:rsid w:val="00BA5404"/>
    <w:rsid w:val="00BA578C"/>
    <w:rsid w:val="00BA63DF"/>
    <w:rsid w:val="00BB23AC"/>
    <w:rsid w:val="00BB480E"/>
    <w:rsid w:val="00BB54FF"/>
    <w:rsid w:val="00BB7128"/>
    <w:rsid w:val="00BB76E3"/>
    <w:rsid w:val="00BB7FBD"/>
    <w:rsid w:val="00BC0249"/>
    <w:rsid w:val="00BC042B"/>
    <w:rsid w:val="00BC1BE7"/>
    <w:rsid w:val="00BC2211"/>
    <w:rsid w:val="00BC2E0E"/>
    <w:rsid w:val="00BC39EA"/>
    <w:rsid w:val="00BC3C6D"/>
    <w:rsid w:val="00BC43E5"/>
    <w:rsid w:val="00BC453B"/>
    <w:rsid w:val="00BC46C3"/>
    <w:rsid w:val="00BC484C"/>
    <w:rsid w:val="00BC4984"/>
    <w:rsid w:val="00BC58A7"/>
    <w:rsid w:val="00BC6BEC"/>
    <w:rsid w:val="00BC7664"/>
    <w:rsid w:val="00BC7A30"/>
    <w:rsid w:val="00BD10D8"/>
    <w:rsid w:val="00BD3680"/>
    <w:rsid w:val="00BD4CCB"/>
    <w:rsid w:val="00BD7977"/>
    <w:rsid w:val="00BE0357"/>
    <w:rsid w:val="00BE096D"/>
    <w:rsid w:val="00BE0BE3"/>
    <w:rsid w:val="00BE1132"/>
    <w:rsid w:val="00BE11BE"/>
    <w:rsid w:val="00BE17DA"/>
    <w:rsid w:val="00BE47B9"/>
    <w:rsid w:val="00BE53C8"/>
    <w:rsid w:val="00BF1728"/>
    <w:rsid w:val="00BF25B4"/>
    <w:rsid w:val="00BF2CD2"/>
    <w:rsid w:val="00BF41E1"/>
    <w:rsid w:val="00BF659C"/>
    <w:rsid w:val="00BF7796"/>
    <w:rsid w:val="00BF794F"/>
    <w:rsid w:val="00BF7C86"/>
    <w:rsid w:val="00C01FD4"/>
    <w:rsid w:val="00C02456"/>
    <w:rsid w:val="00C02F33"/>
    <w:rsid w:val="00C03387"/>
    <w:rsid w:val="00C04BBC"/>
    <w:rsid w:val="00C06A58"/>
    <w:rsid w:val="00C06E9B"/>
    <w:rsid w:val="00C07F7C"/>
    <w:rsid w:val="00C11CF5"/>
    <w:rsid w:val="00C171DC"/>
    <w:rsid w:val="00C175A8"/>
    <w:rsid w:val="00C2085C"/>
    <w:rsid w:val="00C21A3E"/>
    <w:rsid w:val="00C22221"/>
    <w:rsid w:val="00C2237B"/>
    <w:rsid w:val="00C22B03"/>
    <w:rsid w:val="00C23EFF"/>
    <w:rsid w:val="00C2734A"/>
    <w:rsid w:val="00C27C1C"/>
    <w:rsid w:val="00C30322"/>
    <w:rsid w:val="00C32147"/>
    <w:rsid w:val="00C33F95"/>
    <w:rsid w:val="00C35810"/>
    <w:rsid w:val="00C359FD"/>
    <w:rsid w:val="00C35D17"/>
    <w:rsid w:val="00C35E80"/>
    <w:rsid w:val="00C360E5"/>
    <w:rsid w:val="00C36EA7"/>
    <w:rsid w:val="00C37489"/>
    <w:rsid w:val="00C4022E"/>
    <w:rsid w:val="00C407C9"/>
    <w:rsid w:val="00C40DDC"/>
    <w:rsid w:val="00C420C6"/>
    <w:rsid w:val="00C42537"/>
    <w:rsid w:val="00C42CE0"/>
    <w:rsid w:val="00C43102"/>
    <w:rsid w:val="00C43660"/>
    <w:rsid w:val="00C457F3"/>
    <w:rsid w:val="00C4710B"/>
    <w:rsid w:val="00C5031D"/>
    <w:rsid w:val="00C504B5"/>
    <w:rsid w:val="00C50854"/>
    <w:rsid w:val="00C5140A"/>
    <w:rsid w:val="00C5316A"/>
    <w:rsid w:val="00C5422A"/>
    <w:rsid w:val="00C54FE2"/>
    <w:rsid w:val="00C5707E"/>
    <w:rsid w:val="00C571FA"/>
    <w:rsid w:val="00C57C25"/>
    <w:rsid w:val="00C6057D"/>
    <w:rsid w:val="00C61091"/>
    <w:rsid w:val="00C610A8"/>
    <w:rsid w:val="00C6126C"/>
    <w:rsid w:val="00C6178C"/>
    <w:rsid w:val="00C61E4F"/>
    <w:rsid w:val="00C620A8"/>
    <w:rsid w:val="00C62DEF"/>
    <w:rsid w:val="00C63B10"/>
    <w:rsid w:val="00C6514F"/>
    <w:rsid w:val="00C65543"/>
    <w:rsid w:val="00C659F0"/>
    <w:rsid w:val="00C65E78"/>
    <w:rsid w:val="00C66487"/>
    <w:rsid w:val="00C6674A"/>
    <w:rsid w:val="00C67FEC"/>
    <w:rsid w:val="00C70675"/>
    <w:rsid w:val="00C7082A"/>
    <w:rsid w:val="00C70BF7"/>
    <w:rsid w:val="00C71D64"/>
    <w:rsid w:val="00C73152"/>
    <w:rsid w:val="00C73848"/>
    <w:rsid w:val="00C73A61"/>
    <w:rsid w:val="00C749C0"/>
    <w:rsid w:val="00C75F45"/>
    <w:rsid w:val="00C76268"/>
    <w:rsid w:val="00C764E4"/>
    <w:rsid w:val="00C76D5C"/>
    <w:rsid w:val="00C76F05"/>
    <w:rsid w:val="00C80BF4"/>
    <w:rsid w:val="00C80F06"/>
    <w:rsid w:val="00C81B55"/>
    <w:rsid w:val="00C8274E"/>
    <w:rsid w:val="00C82A38"/>
    <w:rsid w:val="00C82A8F"/>
    <w:rsid w:val="00C8339F"/>
    <w:rsid w:val="00C84647"/>
    <w:rsid w:val="00C85064"/>
    <w:rsid w:val="00C8511D"/>
    <w:rsid w:val="00C85B25"/>
    <w:rsid w:val="00C8607F"/>
    <w:rsid w:val="00C863EA"/>
    <w:rsid w:val="00C86A5C"/>
    <w:rsid w:val="00C9026F"/>
    <w:rsid w:val="00C90D6C"/>
    <w:rsid w:val="00C91C19"/>
    <w:rsid w:val="00C93E76"/>
    <w:rsid w:val="00C951DE"/>
    <w:rsid w:val="00C96039"/>
    <w:rsid w:val="00C962F6"/>
    <w:rsid w:val="00C9645C"/>
    <w:rsid w:val="00C96652"/>
    <w:rsid w:val="00C96CA7"/>
    <w:rsid w:val="00C96ECC"/>
    <w:rsid w:val="00C97952"/>
    <w:rsid w:val="00CA0729"/>
    <w:rsid w:val="00CA1D30"/>
    <w:rsid w:val="00CA3775"/>
    <w:rsid w:val="00CA3831"/>
    <w:rsid w:val="00CA3D59"/>
    <w:rsid w:val="00CA4014"/>
    <w:rsid w:val="00CA409B"/>
    <w:rsid w:val="00CA42A9"/>
    <w:rsid w:val="00CA485B"/>
    <w:rsid w:val="00CA604E"/>
    <w:rsid w:val="00CA6BB8"/>
    <w:rsid w:val="00CA70F4"/>
    <w:rsid w:val="00CA7DD5"/>
    <w:rsid w:val="00CB02FF"/>
    <w:rsid w:val="00CB09C4"/>
    <w:rsid w:val="00CB0E56"/>
    <w:rsid w:val="00CB1693"/>
    <w:rsid w:val="00CB21DF"/>
    <w:rsid w:val="00CB25AC"/>
    <w:rsid w:val="00CB2F68"/>
    <w:rsid w:val="00CB4402"/>
    <w:rsid w:val="00CB45BC"/>
    <w:rsid w:val="00CB4C0F"/>
    <w:rsid w:val="00CB57A8"/>
    <w:rsid w:val="00CB5885"/>
    <w:rsid w:val="00CB72D6"/>
    <w:rsid w:val="00CB77F0"/>
    <w:rsid w:val="00CB7D5C"/>
    <w:rsid w:val="00CC086B"/>
    <w:rsid w:val="00CC0AD5"/>
    <w:rsid w:val="00CC14C2"/>
    <w:rsid w:val="00CC208A"/>
    <w:rsid w:val="00CC3707"/>
    <w:rsid w:val="00CD195F"/>
    <w:rsid w:val="00CD2975"/>
    <w:rsid w:val="00CD3553"/>
    <w:rsid w:val="00CD3C91"/>
    <w:rsid w:val="00CD4A40"/>
    <w:rsid w:val="00CD5F81"/>
    <w:rsid w:val="00CD64F4"/>
    <w:rsid w:val="00CD7296"/>
    <w:rsid w:val="00CD77E4"/>
    <w:rsid w:val="00CD7968"/>
    <w:rsid w:val="00CE027C"/>
    <w:rsid w:val="00CE1287"/>
    <w:rsid w:val="00CE178A"/>
    <w:rsid w:val="00CE1E19"/>
    <w:rsid w:val="00CE50B6"/>
    <w:rsid w:val="00CE5F71"/>
    <w:rsid w:val="00CE5FD0"/>
    <w:rsid w:val="00CE64E0"/>
    <w:rsid w:val="00CE68C6"/>
    <w:rsid w:val="00CF040E"/>
    <w:rsid w:val="00CF087D"/>
    <w:rsid w:val="00CF10AC"/>
    <w:rsid w:val="00CF22F9"/>
    <w:rsid w:val="00CF25AD"/>
    <w:rsid w:val="00CF36C8"/>
    <w:rsid w:val="00CF3E64"/>
    <w:rsid w:val="00CF432F"/>
    <w:rsid w:val="00CF589C"/>
    <w:rsid w:val="00CF5928"/>
    <w:rsid w:val="00CF5E84"/>
    <w:rsid w:val="00CF640F"/>
    <w:rsid w:val="00CF6BBB"/>
    <w:rsid w:val="00CF75DA"/>
    <w:rsid w:val="00CF7DBB"/>
    <w:rsid w:val="00D0340D"/>
    <w:rsid w:val="00D03870"/>
    <w:rsid w:val="00D10A28"/>
    <w:rsid w:val="00D113AA"/>
    <w:rsid w:val="00D11905"/>
    <w:rsid w:val="00D1218B"/>
    <w:rsid w:val="00D124A8"/>
    <w:rsid w:val="00D12D37"/>
    <w:rsid w:val="00D13AC2"/>
    <w:rsid w:val="00D156DF"/>
    <w:rsid w:val="00D159CE"/>
    <w:rsid w:val="00D15E15"/>
    <w:rsid w:val="00D1606A"/>
    <w:rsid w:val="00D1637B"/>
    <w:rsid w:val="00D168B7"/>
    <w:rsid w:val="00D16E16"/>
    <w:rsid w:val="00D20132"/>
    <w:rsid w:val="00D219FE"/>
    <w:rsid w:val="00D22348"/>
    <w:rsid w:val="00D22EAD"/>
    <w:rsid w:val="00D2366E"/>
    <w:rsid w:val="00D239E9"/>
    <w:rsid w:val="00D25A3B"/>
    <w:rsid w:val="00D2607F"/>
    <w:rsid w:val="00D26E42"/>
    <w:rsid w:val="00D27ED1"/>
    <w:rsid w:val="00D3003B"/>
    <w:rsid w:val="00D31DFB"/>
    <w:rsid w:val="00D33817"/>
    <w:rsid w:val="00D35645"/>
    <w:rsid w:val="00D37CB4"/>
    <w:rsid w:val="00D42677"/>
    <w:rsid w:val="00D42800"/>
    <w:rsid w:val="00D441B7"/>
    <w:rsid w:val="00D44BE4"/>
    <w:rsid w:val="00D4544F"/>
    <w:rsid w:val="00D455EB"/>
    <w:rsid w:val="00D45B4F"/>
    <w:rsid w:val="00D46192"/>
    <w:rsid w:val="00D463E1"/>
    <w:rsid w:val="00D464F3"/>
    <w:rsid w:val="00D46C54"/>
    <w:rsid w:val="00D5199C"/>
    <w:rsid w:val="00D51F4F"/>
    <w:rsid w:val="00D53AD1"/>
    <w:rsid w:val="00D53C0E"/>
    <w:rsid w:val="00D540BA"/>
    <w:rsid w:val="00D563DA"/>
    <w:rsid w:val="00D56823"/>
    <w:rsid w:val="00D570D6"/>
    <w:rsid w:val="00D61653"/>
    <w:rsid w:val="00D62397"/>
    <w:rsid w:val="00D626F3"/>
    <w:rsid w:val="00D62C9F"/>
    <w:rsid w:val="00D63B14"/>
    <w:rsid w:val="00D6528B"/>
    <w:rsid w:val="00D66874"/>
    <w:rsid w:val="00D66AA2"/>
    <w:rsid w:val="00D6781A"/>
    <w:rsid w:val="00D70D95"/>
    <w:rsid w:val="00D70DB9"/>
    <w:rsid w:val="00D721D7"/>
    <w:rsid w:val="00D72724"/>
    <w:rsid w:val="00D72E0B"/>
    <w:rsid w:val="00D73F77"/>
    <w:rsid w:val="00D746EA"/>
    <w:rsid w:val="00D75E40"/>
    <w:rsid w:val="00D76DAC"/>
    <w:rsid w:val="00D80293"/>
    <w:rsid w:val="00D80CC7"/>
    <w:rsid w:val="00D853E1"/>
    <w:rsid w:val="00D85CA8"/>
    <w:rsid w:val="00D90613"/>
    <w:rsid w:val="00D90CFC"/>
    <w:rsid w:val="00D91685"/>
    <w:rsid w:val="00D917FF"/>
    <w:rsid w:val="00D9197E"/>
    <w:rsid w:val="00D91DAE"/>
    <w:rsid w:val="00D9216A"/>
    <w:rsid w:val="00D9301C"/>
    <w:rsid w:val="00D935BA"/>
    <w:rsid w:val="00D9361E"/>
    <w:rsid w:val="00D958AB"/>
    <w:rsid w:val="00D97226"/>
    <w:rsid w:val="00D974CC"/>
    <w:rsid w:val="00D97D34"/>
    <w:rsid w:val="00DA0996"/>
    <w:rsid w:val="00DA15BE"/>
    <w:rsid w:val="00DA1784"/>
    <w:rsid w:val="00DA2A79"/>
    <w:rsid w:val="00DA2A9B"/>
    <w:rsid w:val="00DA3180"/>
    <w:rsid w:val="00DA3B07"/>
    <w:rsid w:val="00DA3D64"/>
    <w:rsid w:val="00DA5601"/>
    <w:rsid w:val="00DA6236"/>
    <w:rsid w:val="00DB011F"/>
    <w:rsid w:val="00DB19C2"/>
    <w:rsid w:val="00DB1C2E"/>
    <w:rsid w:val="00DB274A"/>
    <w:rsid w:val="00DB283A"/>
    <w:rsid w:val="00DB2D7D"/>
    <w:rsid w:val="00DB6642"/>
    <w:rsid w:val="00DC0573"/>
    <w:rsid w:val="00DC2081"/>
    <w:rsid w:val="00DC243D"/>
    <w:rsid w:val="00DC3F1A"/>
    <w:rsid w:val="00DC66AE"/>
    <w:rsid w:val="00DC6701"/>
    <w:rsid w:val="00DC6C01"/>
    <w:rsid w:val="00DC6CE1"/>
    <w:rsid w:val="00DC726C"/>
    <w:rsid w:val="00DC785D"/>
    <w:rsid w:val="00DC7AF9"/>
    <w:rsid w:val="00DD12A1"/>
    <w:rsid w:val="00DD1330"/>
    <w:rsid w:val="00DD2D7E"/>
    <w:rsid w:val="00DD36DA"/>
    <w:rsid w:val="00DD3F16"/>
    <w:rsid w:val="00DD3F7C"/>
    <w:rsid w:val="00DD483E"/>
    <w:rsid w:val="00DD5C44"/>
    <w:rsid w:val="00DD7BEC"/>
    <w:rsid w:val="00DE05D4"/>
    <w:rsid w:val="00DE05EF"/>
    <w:rsid w:val="00DE1517"/>
    <w:rsid w:val="00DE2F71"/>
    <w:rsid w:val="00DE3675"/>
    <w:rsid w:val="00DE4787"/>
    <w:rsid w:val="00DE52E9"/>
    <w:rsid w:val="00DE5947"/>
    <w:rsid w:val="00DE5F93"/>
    <w:rsid w:val="00DE6621"/>
    <w:rsid w:val="00DE6E11"/>
    <w:rsid w:val="00DE7140"/>
    <w:rsid w:val="00DE7DFD"/>
    <w:rsid w:val="00DF0281"/>
    <w:rsid w:val="00DF167A"/>
    <w:rsid w:val="00DF3892"/>
    <w:rsid w:val="00DF4516"/>
    <w:rsid w:val="00DF5734"/>
    <w:rsid w:val="00DF60C4"/>
    <w:rsid w:val="00DF6BB2"/>
    <w:rsid w:val="00E01CFF"/>
    <w:rsid w:val="00E02BC8"/>
    <w:rsid w:val="00E04F29"/>
    <w:rsid w:val="00E04F82"/>
    <w:rsid w:val="00E065A8"/>
    <w:rsid w:val="00E077FE"/>
    <w:rsid w:val="00E07DEA"/>
    <w:rsid w:val="00E10312"/>
    <w:rsid w:val="00E11F11"/>
    <w:rsid w:val="00E12F47"/>
    <w:rsid w:val="00E13149"/>
    <w:rsid w:val="00E132EA"/>
    <w:rsid w:val="00E14DE1"/>
    <w:rsid w:val="00E15741"/>
    <w:rsid w:val="00E164B7"/>
    <w:rsid w:val="00E1725D"/>
    <w:rsid w:val="00E201E6"/>
    <w:rsid w:val="00E206A9"/>
    <w:rsid w:val="00E20FE2"/>
    <w:rsid w:val="00E215F9"/>
    <w:rsid w:val="00E22BFC"/>
    <w:rsid w:val="00E22CAA"/>
    <w:rsid w:val="00E22D61"/>
    <w:rsid w:val="00E259B7"/>
    <w:rsid w:val="00E26947"/>
    <w:rsid w:val="00E27BA6"/>
    <w:rsid w:val="00E31FD0"/>
    <w:rsid w:val="00E347B6"/>
    <w:rsid w:val="00E34C1D"/>
    <w:rsid w:val="00E34CAB"/>
    <w:rsid w:val="00E34F8C"/>
    <w:rsid w:val="00E40E02"/>
    <w:rsid w:val="00E41C4F"/>
    <w:rsid w:val="00E42912"/>
    <w:rsid w:val="00E42E83"/>
    <w:rsid w:val="00E44620"/>
    <w:rsid w:val="00E44906"/>
    <w:rsid w:val="00E45D95"/>
    <w:rsid w:val="00E47707"/>
    <w:rsid w:val="00E477D8"/>
    <w:rsid w:val="00E47912"/>
    <w:rsid w:val="00E47B28"/>
    <w:rsid w:val="00E47F7E"/>
    <w:rsid w:val="00E503EF"/>
    <w:rsid w:val="00E504A0"/>
    <w:rsid w:val="00E5061F"/>
    <w:rsid w:val="00E517DB"/>
    <w:rsid w:val="00E51D08"/>
    <w:rsid w:val="00E54747"/>
    <w:rsid w:val="00E550C0"/>
    <w:rsid w:val="00E557B7"/>
    <w:rsid w:val="00E55920"/>
    <w:rsid w:val="00E56359"/>
    <w:rsid w:val="00E57971"/>
    <w:rsid w:val="00E602F3"/>
    <w:rsid w:val="00E60746"/>
    <w:rsid w:val="00E6152B"/>
    <w:rsid w:val="00E62537"/>
    <w:rsid w:val="00E648DB"/>
    <w:rsid w:val="00E65CA2"/>
    <w:rsid w:val="00E66ACE"/>
    <w:rsid w:val="00E66B76"/>
    <w:rsid w:val="00E6791C"/>
    <w:rsid w:val="00E67AE2"/>
    <w:rsid w:val="00E709CB"/>
    <w:rsid w:val="00E70C2C"/>
    <w:rsid w:val="00E71B13"/>
    <w:rsid w:val="00E7207C"/>
    <w:rsid w:val="00E73EEA"/>
    <w:rsid w:val="00E754F3"/>
    <w:rsid w:val="00E768E9"/>
    <w:rsid w:val="00E76EB7"/>
    <w:rsid w:val="00E77032"/>
    <w:rsid w:val="00E7704A"/>
    <w:rsid w:val="00E77259"/>
    <w:rsid w:val="00E772EA"/>
    <w:rsid w:val="00E77715"/>
    <w:rsid w:val="00E77B8E"/>
    <w:rsid w:val="00E80C81"/>
    <w:rsid w:val="00E8322F"/>
    <w:rsid w:val="00E8407D"/>
    <w:rsid w:val="00E856D8"/>
    <w:rsid w:val="00E85757"/>
    <w:rsid w:val="00E86E38"/>
    <w:rsid w:val="00E879E8"/>
    <w:rsid w:val="00E902CA"/>
    <w:rsid w:val="00E90932"/>
    <w:rsid w:val="00E90EC5"/>
    <w:rsid w:val="00E9112F"/>
    <w:rsid w:val="00E91DF0"/>
    <w:rsid w:val="00E9332C"/>
    <w:rsid w:val="00E93B85"/>
    <w:rsid w:val="00E949ED"/>
    <w:rsid w:val="00E94E45"/>
    <w:rsid w:val="00E95293"/>
    <w:rsid w:val="00E956EC"/>
    <w:rsid w:val="00E970A5"/>
    <w:rsid w:val="00E9719D"/>
    <w:rsid w:val="00E97529"/>
    <w:rsid w:val="00E975FE"/>
    <w:rsid w:val="00EA0E3D"/>
    <w:rsid w:val="00EA302D"/>
    <w:rsid w:val="00EA3FA4"/>
    <w:rsid w:val="00EA4DDF"/>
    <w:rsid w:val="00EA4F38"/>
    <w:rsid w:val="00EA5ED4"/>
    <w:rsid w:val="00EA6C34"/>
    <w:rsid w:val="00EA7549"/>
    <w:rsid w:val="00EA7CFD"/>
    <w:rsid w:val="00EA7E26"/>
    <w:rsid w:val="00EB1849"/>
    <w:rsid w:val="00EB352D"/>
    <w:rsid w:val="00EB3A57"/>
    <w:rsid w:val="00EB6723"/>
    <w:rsid w:val="00EB7297"/>
    <w:rsid w:val="00EB7D56"/>
    <w:rsid w:val="00EC0741"/>
    <w:rsid w:val="00EC1027"/>
    <w:rsid w:val="00EC5031"/>
    <w:rsid w:val="00EC571A"/>
    <w:rsid w:val="00EC5EFF"/>
    <w:rsid w:val="00EC6F44"/>
    <w:rsid w:val="00EC795E"/>
    <w:rsid w:val="00ED0048"/>
    <w:rsid w:val="00ED020E"/>
    <w:rsid w:val="00ED14B8"/>
    <w:rsid w:val="00ED1F09"/>
    <w:rsid w:val="00ED4F88"/>
    <w:rsid w:val="00ED5E71"/>
    <w:rsid w:val="00ED6058"/>
    <w:rsid w:val="00ED64A4"/>
    <w:rsid w:val="00ED68AA"/>
    <w:rsid w:val="00ED6C7E"/>
    <w:rsid w:val="00EE07F5"/>
    <w:rsid w:val="00EE25BE"/>
    <w:rsid w:val="00EE3351"/>
    <w:rsid w:val="00EE4466"/>
    <w:rsid w:val="00EE4F85"/>
    <w:rsid w:val="00EE5748"/>
    <w:rsid w:val="00EE5E44"/>
    <w:rsid w:val="00EE7746"/>
    <w:rsid w:val="00EF09EB"/>
    <w:rsid w:val="00EF0B21"/>
    <w:rsid w:val="00EF1E98"/>
    <w:rsid w:val="00EF201C"/>
    <w:rsid w:val="00EF21D6"/>
    <w:rsid w:val="00EF2E9B"/>
    <w:rsid w:val="00EF34FB"/>
    <w:rsid w:val="00EF3DD2"/>
    <w:rsid w:val="00EF45B9"/>
    <w:rsid w:val="00EF541F"/>
    <w:rsid w:val="00EF5626"/>
    <w:rsid w:val="00EF5E48"/>
    <w:rsid w:val="00EF633F"/>
    <w:rsid w:val="00F01E15"/>
    <w:rsid w:val="00F02FC6"/>
    <w:rsid w:val="00F03B5B"/>
    <w:rsid w:val="00F050FE"/>
    <w:rsid w:val="00F056D7"/>
    <w:rsid w:val="00F05840"/>
    <w:rsid w:val="00F06803"/>
    <w:rsid w:val="00F06D47"/>
    <w:rsid w:val="00F06DDD"/>
    <w:rsid w:val="00F07A53"/>
    <w:rsid w:val="00F07D1B"/>
    <w:rsid w:val="00F10A7C"/>
    <w:rsid w:val="00F10E2C"/>
    <w:rsid w:val="00F11463"/>
    <w:rsid w:val="00F116EB"/>
    <w:rsid w:val="00F1236C"/>
    <w:rsid w:val="00F12D72"/>
    <w:rsid w:val="00F146E7"/>
    <w:rsid w:val="00F1559C"/>
    <w:rsid w:val="00F16951"/>
    <w:rsid w:val="00F1733A"/>
    <w:rsid w:val="00F17A3F"/>
    <w:rsid w:val="00F17D4D"/>
    <w:rsid w:val="00F17E49"/>
    <w:rsid w:val="00F203FA"/>
    <w:rsid w:val="00F21A2A"/>
    <w:rsid w:val="00F21A8D"/>
    <w:rsid w:val="00F2298D"/>
    <w:rsid w:val="00F232B7"/>
    <w:rsid w:val="00F241E1"/>
    <w:rsid w:val="00F2565B"/>
    <w:rsid w:val="00F25AB9"/>
    <w:rsid w:val="00F25C59"/>
    <w:rsid w:val="00F25E8C"/>
    <w:rsid w:val="00F2667F"/>
    <w:rsid w:val="00F270B9"/>
    <w:rsid w:val="00F27528"/>
    <w:rsid w:val="00F27EBA"/>
    <w:rsid w:val="00F30015"/>
    <w:rsid w:val="00F3312A"/>
    <w:rsid w:val="00F3429C"/>
    <w:rsid w:val="00F34971"/>
    <w:rsid w:val="00F34F51"/>
    <w:rsid w:val="00F35B6B"/>
    <w:rsid w:val="00F36244"/>
    <w:rsid w:val="00F37376"/>
    <w:rsid w:val="00F41941"/>
    <w:rsid w:val="00F4246B"/>
    <w:rsid w:val="00F42EE6"/>
    <w:rsid w:val="00F43F43"/>
    <w:rsid w:val="00F44157"/>
    <w:rsid w:val="00F44A86"/>
    <w:rsid w:val="00F454ED"/>
    <w:rsid w:val="00F45814"/>
    <w:rsid w:val="00F45E81"/>
    <w:rsid w:val="00F4606F"/>
    <w:rsid w:val="00F5064B"/>
    <w:rsid w:val="00F50B11"/>
    <w:rsid w:val="00F51B91"/>
    <w:rsid w:val="00F51CC5"/>
    <w:rsid w:val="00F537CF"/>
    <w:rsid w:val="00F55260"/>
    <w:rsid w:val="00F55E32"/>
    <w:rsid w:val="00F55ED0"/>
    <w:rsid w:val="00F56F8B"/>
    <w:rsid w:val="00F57466"/>
    <w:rsid w:val="00F609FE"/>
    <w:rsid w:val="00F61043"/>
    <w:rsid w:val="00F62317"/>
    <w:rsid w:val="00F623DF"/>
    <w:rsid w:val="00F635DA"/>
    <w:rsid w:val="00F63936"/>
    <w:rsid w:val="00F659DE"/>
    <w:rsid w:val="00F670A8"/>
    <w:rsid w:val="00F701B9"/>
    <w:rsid w:val="00F7134D"/>
    <w:rsid w:val="00F7140F"/>
    <w:rsid w:val="00F71736"/>
    <w:rsid w:val="00F71F85"/>
    <w:rsid w:val="00F73F3D"/>
    <w:rsid w:val="00F74106"/>
    <w:rsid w:val="00F804AF"/>
    <w:rsid w:val="00F8095B"/>
    <w:rsid w:val="00F81A92"/>
    <w:rsid w:val="00F828A5"/>
    <w:rsid w:val="00F833C8"/>
    <w:rsid w:val="00F87B6B"/>
    <w:rsid w:val="00F90DC5"/>
    <w:rsid w:val="00F9198B"/>
    <w:rsid w:val="00F91EA0"/>
    <w:rsid w:val="00F93838"/>
    <w:rsid w:val="00F95ACE"/>
    <w:rsid w:val="00F95E2C"/>
    <w:rsid w:val="00F967F0"/>
    <w:rsid w:val="00F974EC"/>
    <w:rsid w:val="00FA0CE6"/>
    <w:rsid w:val="00FA0EE3"/>
    <w:rsid w:val="00FA0F0B"/>
    <w:rsid w:val="00FA0F61"/>
    <w:rsid w:val="00FA0FB7"/>
    <w:rsid w:val="00FA1814"/>
    <w:rsid w:val="00FA1FF1"/>
    <w:rsid w:val="00FA4858"/>
    <w:rsid w:val="00FA5458"/>
    <w:rsid w:val="00FA5EF0"/>
    <w:rsid w:val="00FA5FE6"/>
    <w:rsid w:val="00FA6E80"/>
    <w:rsid w:val="00FA6EFD"/>
    <w:rsid w:val="00FB08D5"/>
    <w:rsid w:val="00FB2CF1"/>
    <w:rsid w:val="00FB3000"/>
    <w:rsid w:val="00FB48F4"/>
    <w:rsid w:val="00FB5C9D"/>
    <w:rsid w:val="00FB66F1"/>
    <w:rsid w:val="00FB7131"/>
    <w:rsid w:val="00FC300F"/>
    <w:rsid w:val="00FC349C"/>
    <w:rsid w:val="00FC3721"/>
    <w:rsid w:val="00FC39DF"/>
    <w:rsid w:val="00FC4570"/>
    <w:rsid w:val="00FC5431"/>
    <w:rsid w:val="00FC588F"/>
    <w:rsid w:val="00FC72B4"/>
    <w:rsid w:val="00FC72D8"/>
    <w:rsid w:val="00FD10F8"/>
    <w:rsid w:val="00FD1F0D"/>
    <w:rsid w:val="00FD20AA"/>
    <w:rsid w:val="00FD363A"/>
    <w:rsid w:val="00FD36E8"/>
    <w:rsid w:val="00FD404F"/>
    <w:rsid w:val="00FD4C92"/>
    <w:rsid w:val="00FD5814"/>
    <w:rsid w:val="00FD6101"/>
    <w:rsid w:val="00FD6AE8"/>
    <w:rsid w:val="00FD6C50"/>
    <w:rsid w:val="00FD7089"/>
    <w:rsid w:val="00FD784D"/>
    <w:rsid w:val="00FD7DCC"/>
    <w:rsid w:val="00FE0FF4"/>
    <w:rsid w:val="00FE2718"/>
    <w:rsid w:val="00FE348F"/>
    <w:rsid w:val="00FE3F5C"/>
    <w:rsid w:val="00FE4999"/>
    <w:rsid w:val="00FE4F39"/>
    <w:rsid w:val="00FE5026"/>
    <w:rsid w:val="00FE527F"/>
    <w:rsid w:val="00FE7F0C"/>
    <w:rsid w:val="00FF02D1"/>
    <w:rsid w:val="00FF3774"/>
    <w:rsid w:val="00FF3CC4"/>
    <w:rsid w:val="00FF66B3"/>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8D3548"/>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jpeg"/><Relationship Id="rId69"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3F37D-A46D-42B5-BC8D-13833738A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5</TotalTime>
  <Pages>43</Pages>
  <Words>32394</Words>
  <Characters>184648</Characters>
  <Application>Microsoft Office Word</Application>
  <DocSecurity>0</DocSecurity>
  <Lines>1538</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2324</cp:revision>
  <dcterms:created xsi:type="dcterms:W3CDTF">2017-05-21T17:26:00Z</dcterms:created>
  <dcterms:modified xsi:type="dcterms:W3CDTF">2018-10-26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ooaSAkM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